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96B7BE" w14:textId="77777777" w:rsidR="005D01DA" w:rsidRDefault="005D01DA" w:rsidP="0006609F">
      <w:pPr>
        <w:spacing w:line="480" w:lineRule="auto"/>
      </w:pPr>
    </w:p>
    <w:p w14:paraId="4077F6DB" w14:textId="40BF7275" w:rsidR="0093648C" w:rsidRDefault="0093648C" w:rsidP="0006609F">
      <w:pPr>
        <w:spacing w:line="480" w:lineRule="auto"/>
        <w:jc w:val="center"/>
        <w:rPr>
          <w:rFonts w:ascii="Times New Roman" w:hAnsi="Times New Roman"/>
          <w:b/>
          <w:bCs/>
          <w:sz w:val="36"/>
          <w:szCs w:val="36"/>
        </w:rPr>
      </w:pPr>
      <w:r w:rsidRPr="005B72C0">
        <w:rPr>
          <w:rFonts w:ascii="Times New Roman" w:hAnsi="Times New Roman"/>
          <w:b/>
          <w:bCs/>
          <w:sz w:val="36"/>
          <w:szCs w:val="36"/>
        </w:rPr>
        <w:t>Supplementary Methods</w:t>
      </w:r>
    </w:p>
    <w:p w14:paraId="642B8005" w14:textId="5ABA0584" w:rsidR="002A7600" w:rsidRPr="005B72C0" w:rsidRDefault="002A7600" w:rsidP="0006609F">
      <w:pPr>
        <w:spacing w:line="480" w:lineRule="auto"/>
        <w:rPr>
          <w:rFonts w:ascii="Times New Roman" w:hAnsi="Times New Roman"/>
          <w:b/>
          <w:bCs/>
          <w:sz w:val="36"/>
          <w:szCs w:val="36"/>
        </w:rPr>
      </w:pPr>
      <w:r>
        <w:rPr>
          <w:rFonts w:ascii="Times New Roman" w:hAnsi="Times New Roman"/>
        </w:rPr>
        <w:t xml:space="preserve">Here we have provided additional information on the methods used for this project </w:t>
      </w:r>
      <w:r w:rsidR="009B2FAD">
        <w:rPr>
          <w:rFonts w:ascii="Times New Roman" w:hAnsi="Times New Roman"/>
        </w:rPr>
        <w:t>developing on those already stated in the main manuscript.</w:t>
      </w:r>
    </w:p>
    <w:p w14:paraId="7B399BD8" w14:textId="2499A561" w:rsidR="0093648C" w:rsidRPr="005B72C0" w:rsidRDefault="005B72C0" w:rsidP="0006609F">
      <w:pPr>
        <w:pStyle w:val="subheading"/>
        <w:spacing w:line="480" w:lineRule="auto"/>
        <w:ind w:left="0"/>
        <w:rPr>
          <w:rFonts w:asciiTheme="majorBidi" w:hAnsiTheme="majorBidi"/>
        </w:rPr>
      </w:pPr>
      <w:r w:rsidRPr="005923C2">
        <w:rPr>
          <w:rFonts w:asciiTheme="majorBidi" w:hAnsiTheme="majorBidi"/>
        </w:rPr>
        <w:t>2.</w:t>
      </w:r>
      <w:r>
        <w:rPr>
          <w:rFonts w:asciiTheme="majorBidi" w:hAnsiTheme="majorBidi"/>
        </w:rPr>
        <w:t xml:space="preserve">1 </w:t>
      </w:r>
      <w:r w:rsidRPr="005923C2">
        <w:rPr>
          <w:rFonts w:asciiTheme="majorBidi" w:hAnsiTheme="majorBidi"/>
        </w:rPr>
        <w:t>The clinical relevance of PCa cell lines</w:t>
      </w:r>
    </w:p>
    <w:p w14:paraId="724DF9C9" w14:textId="2FA27C4D" w:rsidR="00B30932" w:rsidRDefault="00B30932" w:rsidP="0006609F">
      <w:pPr>
        <w:spacing w:line="480" w:lineRule="auto"/>
        <w:rPr>
          <w:rFonts w:ascii="Times New Roman" w:hAnsi="Times New Roman"/>
        </w:rPr>
      </w:pPr>
      <w:r>
        <w:rPr>
          <w:rFonts w:ascii="Times New Roman" w:hAnsi="Times New Roman"/>
        </w:rPr>
        <w:t xml:space="preserve">A literature search was performed and detailed variables of PCa cell lines were collated. </w:t>
      </w:r>
      <w:proofErr w:type="spellStart"/>
      <w:r>
        <w:rPr>
          <w:rFonts w:ascii="Times New Roman" w:hAnsi="Times New Roman"/>
        </w:rPr>
        <w:t>Sailer</w:t>
      </w:r>
      <w:proofErr w:type="spellEnd"/>
      <w:r>
        <w:rPr>
          <w:rFonts w:ascii="Times New Roman" w:hAnsi="Times New Roman"/>
        </w:rPr>
        <w:t xml:space="preserve"> </w:t>
      </w:r>
      <w:proofErr w:type="spellStart"/>
      <w:r>
        <w:rPr>
          <w:rFonts w:ascii="Times New Roman" w:hAnsi="Times New Roman"/>
        </w:rPr>
        <w:t>et.al’s</w:t>
      </w:r>
      <w:proofErr w:type="spellEnd"/>
      <w:r>
        <w:rPr>
          <w:rFonts w:ascii="Times New Roman" w:hAnsi="Times New Roman"/>
        </w:rPr>
        <w:t xml:space="preserve"> paper contained a list </w:t>
      </w:r>
      <w:r w:rsidRPr="00080AA4">
        <w:rPr>
          <w:rFonts w:ascii="Times New Roman" w:hAnsi="Times New Roman"/>
        </w:rPr>
        <w:t>of 42 cell lines</w:t>
      </w:r>
      <w:r w:rsidRPr="00080AA4">
        <w:rPr>
          <w:rFonts w:ascii="Times New Roman" w:hAnsi="Times New Roman"/>
        </w:rPr>
        <w:fldChar w:fldCharType="begin"/>
      </w:r>
      <w:r w:rsidR="00BE6B3C">
        <w:rPr>
          <w:rFonts w:ascii="Times New Roman" w:hAnsi="Times New Roman"/>
        </w:rPr>
        <w:instrText xml:space="preserve"> ADDIN EN.CITE &lt;EndNote&gt;&lt;Cite&gt;&lt;Author&gt;Sailer&lt;/Author&gt;&lt;Year&gt;2023&lt;/Year&gt;&lt;RecNum&gt;1&lt;/RecNum&gt;&lt;DisplayText&gt;&lt;style face="superscript"&gt;1&lt;/style&gt;&lt;/DisplayText&gt;&lt;record&gt;&lt;rec-number&gt;1&lt;/rec-number&gt;&lt;foreign-keys&gt;&lt;key app="EN" db-id="wpw2dxwvk52tr7edtrlxaaaf2fvx909xvvzf" timestamp="1679418385"&gt;1&lt;/key&gt;&lt;/foreign-keys&gt;&lt;ref-type name="Journal Article"&gt;17&lt;/ref-type&gt;&lt;contributors&gt;&lt;authors&gt;&lt;author&gt;Sailer, Verena&lt;/author&gt;&lt;author&gt;von Amsberg, Gunhild&lt;/author&gt;&lt;author&gt;Duensing, Stefan&lt;/author&gt;&lt;author&gt;Kirfel, Jutta&lt;/author&gt;&lt;author&gt;Lieb, Verena&lt;/author&gt;&lt;author&gt;Metzger, Eric&lt;/author&gt;&lt;author&gt;Offermann, Anne&lt;/author&gt;&lt;author&gt;Pantel, Klaus&lt;/author&gt;&lt;author&gt;Schuele, Roland&lt;/author&gt;&lt;author&gt;Taubert, Helge&lt;/author&gt;&lt;author&gt;Wach, Sven&lt;/author&gt;&lt;author&gt;Perner, Sven&lt;/author&gt;&lt;author&gt;Werner, Stefan&lt;/author&gt;&lt;author&gt;Aigner, Achim&lt;/author&gt;&lt;/authors&gt;&lt;/contributors&gt;&lt;titles&gt;&lt;title&gt;Experimental in vitro, ex vivo and in vivo models in prostate cancer research&lt;/title&gt;&lt;secondary-title&gt;Nature Reviews Urology&lt;/secondary-title&gt;&lt;/titles&gt;&lt;periodical&gt;&lt;full-title&gt;Nature Reviews Urology&lt;/full-title&gt;&lt;/periodical&gt;&lt;pages&gt;158-178&lt;/pages&gt;&lt;volume&gt;20&lt;/volume&gt;&lt;number&gt;3&lt;/number&gt;&lt;dates&gt;&lt;year&gt;2023&lt;/year&gt;&lt;pub-dates&gt;&lt;date&gt;2023/03/01&lt;/date&gt;&lt;/pub-dates&gt;&lt;/dates&gt;&lt;isbn&gt;1759-4820&lt;/isbn&gt;&lt;urls&gt;&lt;related-urls&gt;&lt;url&gt;https://doi.org/10.1038/s41585-022-00677-z&lt;/url&gt;&lt;/related-urls&gt;&lt;/urls&gt;&lt;electronic-resource-num&gt;10.1038/s41585-022-00677-z&lt;/electronic-resource-num&gt;&lt;/record&gt;&lt;/Cite&gt;&lt;/EndNote&gt;</w:instrText>
      </w:r>
      <w:r w:rsidRPr="00080AA4">
        <w:rPr>
          <w:rFonts w:ascii="Times New Roman" w:hAnsi="Times New Roman"/>
        </w:rPr>
        <w:fldChar w:fldCharType="separate"/>
      </w:r>
      <w:r w:rsidR="00BE6B3C" w:rsidRPr="00BE6B3C">
        <w:rPr>
          <w:rFonts w:ascii="Times New Roman" w:hAnsi="Times New Roman"/>
          <w:noProof/>
          <w:vertAlign w:val="superscript"/>
        </w:rPr>
        <w:t>1</w:t>
      </w:r>
      <w:r w:rsidRPr="00080AA4">
        <w:rPr>
          <w:rFonts w:ascii="Times New Roman" w:hAnsi="Times New Roman"/>
        </w:rPr>
        <w:fldChar w:fldCharType="end"/>
      </w:r>
      <w:r>
        <w:rPr>
          <w:rFonts w:ascii="Times New Roman" w:hAnsi="Times New Roman"/>
        </w:rPr>
        <w:t xml:space="preserve"> and three additional </w:t>
      </w:r>
      <w:r w:rsidRPr="00080AA4">
        <w:rPr>
          <w:rFonts w:ascii="Times New Roman" w:hAnsi="Times New Roman"/>
        </w:rPr>
        <w:t>cells lines were included from the prostate adenocarcinoma MSK</w:t>
      </w:r>
      <w:r>
        <w:rPr>
          <w:rFonts w:ascii="Times New Roman" w:hAnsi="Times New Roman"/>
        </w:rPr>
        <w:t xml:space="preserve"> </w:t>
      </w:r>
      <w:r w:rsidRPr="00080AA4">
        <w:rPr>
          <w:rFonts w:ascii="Times New Roman" w:hAnsi="Times New Roman"/>
        </w:rPr>
        <w:t>study</w:t>
      </w:r>
      <w:r>
        <w:rPr>
          <w:rFonts w:ascii="Times New Roman" w:hAnsi="Times New Roman"/>
        </w:rPr>
        <w:t xml:space="preserve"> along with a new cell line derived from an Afro-Caribbean patient, selected for inclusion due to the lack of available models representing this cohort of distinct unmet clinical need </w:t>
      </w:r>
      <w:r>
        <w:rPr>
          <w:rFonts w:ascii="Times New Roman" w:hAnsi="Times New Roman"/>
        </w:rPr>
        <w:fldChar w:fldCharType="begin"/>
      </w:r>
      <w:r w:rsidR="00BE6B3C">
        <w:rPr>
          <w:rFonts w:ascii="Times New Roman" w:hAnsi="Times New Roman"/>
        </w:rPr>
        <w:instrText xml:space="preserve"> ADDIN EN.CITE &lt;EndNote&gt;&lt;Cite&gt;&lt;Author&gt;Valentine&lt;/Author&gt;&lt;Year&gt;2022&lt;/Year&gt;&lt;RecNum&gt;120&lt;/RecNum&gt;&lt;DisplayText&gt;&lt;style face="superscript"&gt;2&lt;/style&gt;&lt;/DisplayText&gt;&lt;record&gt;&lt;rec-number&gt;120&lt;/rec-number&gt;&lt;foreign-keys&gt;&lt;key app="EN" db-id="trfps92sszv597e502upv2ep99xdtf5veets" timestamp="1706366878" guid="8a4b6ba7-d410-406e-abcc-d6b8a5af7b0a"&gt;120&lt;/key&gt;&lt;/foreign-keys&gt;&lt;ref-type name="Journal Article"&gt;17&lt;/ref-type&gt;&lt;contributors&gt;&lt;authors&gt;&lt;author&gt;Valentine, Henkel&lt;/author&gt;&lt;author&gt;Aiken, William&lt;/author&gt;&lt;author&gt;Morrison, Belinda&lt;/author&gt;&lt;author&gt;Zhao, Ziran&lt;/author&gt;&lt;author&gt;Fowle, Holly&lt;/author&gt;&lt;author&gt;Wasserman, Jason S.&lt;/author&gt;&lt;author&gt;Thompson, Elon&lt;/author&gt;&lt;author&gt;Chin, Warren&lt;/author&gt;&lt;author&gt;Young, Mark&lt;/author&gt;&lt;author&gt;Clarke, Shannique&lt;/author&gt;&lt;author&gt;Gibbs, Denise&lt;/author&gt;&lt;author&gt;Harrison, Sharon&lt;/author&gt;&lt;author&gt;McLaughlin, Wayne&lt;/author&gt;&lt;author&gt;Kwok, Tim&lt;/author&gt;&lt;author&gt;Jin, Fang&lt;/author&gt;&lt;author&gt;Campbell, Kerry S.&lt;/author&gt;&lt;author&gt;Horvath, Anelia&lt;/author&gt;&lt;author&gt;Thompson, Rory&lt;/author&gt;&lt;author&gt;Lee, Norman H.&lt;/author&gt;&lt;author&gt;Zhou, Yan&lt;/author&gt;&lt;author&gt;Graña, Xavier&lt;/author&gt;&lt;author&gt;Ragin, Camille&lt;/author&gt;&lt;author&gt;Badal, Simone&lt;/author&gt;&lt;/authors&gt;&lt;/contributors&gt;&lt;titles&gt;&lt;title&gt;Expanding the Prostate Cancer Cell Line Repertoire with ACRJ-PC28, an AR-negative Neuroendocrine Cell Line Derived From an African-Caribbean Patient&lt;/title&gt;&lt;secondary-title&gt;Cancer Research Communications&lt;/secondary-title&gt;&lt;/titles&gt;&lt;periodical&gt;&lt;full-title&gt;Cancer Research Communications&lt;/full-title&gt;&lt;/periodical&gt;&lt;pages&gt;1355-1371&lt;/pages&gt;&lt;volume&gt;2&lt;/volume&gt;&lt;number&gt;11&lt;/number&gt;&lt;dates&gt;&lt;year&gt;2022&lt;/year&gt;&lt;/dates&gt;&lt;isbn&gt;2767-9764&lt;/isbn&gt;&lt;urls&gt;&lt;related-urls&gt;&lt;url&gt;https://doi.org/10.1158/2767-9764.CRC-22-0245&lt;/url&gt;&lt;/related-urls&gt;&lt;/urls&gt;&lt;electronic-resource-num&gt;10.1158/2767-9764.Crc-22-0245&lt;/electronic-resource-num&gt;&lt;access-date&gt;1/27/2024&lt;/access-date&gt;&lt;/record&gt;&lt;/Cite&gt;&lt;/EndNote&gt;</w:instrText>
      </w:r>
      <w:r>
        <w:rPr>
          <w:rFonts w:ascii="Times New Roman" w:hAnsi="Times New Roman"/>
        </w:rPr>
        <w:fldChar w:fldCharType="separate"/>
      </w:r>
      <w:r w:rsidR="00BE6B3C" w:rsidRPr="00BE6B3C">
        <w:rPr>
          <w:rFonts w:ascii="Times New Roman" w:hAnsi="Times New Roman"/>
          <w:noProof/>
          <w:vertAlign w:val="superscript"/>
        </w:rPr>
        <w:t>2</w:t>
      </w:r>
      <w:r>
        <w:rPr>
          <w:rFonts w:ascii="Times New Roman" w:hAnsi="Times New Roman"/>
        </w:rPr>
        <w:fldChar w:fldCharType="end"/>
      </w:r>
      <w:r>
        <w:rPr>
          <w:rFonts w:ascii="Times New Roman" w:hAnsi="Times New Roman"/>
        </w:rPr>
        <w:t>. cBioPortal is an open access gold standard platform for comparison of large patient cohorts from multiple institutes</w:t>
      </w:r>
      <w:r>
        <w:rPr>
          <w:rFonts w:ascii="Times New Roman" w:hAnsi="Times New Roman"/>
        </w:rPr>
        <w:fldChar w:fldCharType="begin">
          <w:fldData xml:space="preserve">PEVuZE5vdGU+PENpdGU+PEF1dGhvcj5HYW88L0F1dGhvcj48WWVhcj4yMDEzPC9ZZWFyPjxSZWNO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</w:fldData>
        </w:fldChar>
      </w:r>
      <w:r w:rsidR="00BE6B3C">
        <w:rPr>
          <w:rFonts w:ascii="Times New Roman" w:hAnsi="Times New Roman"/>
        </w:rPr>
        <w:instrText xml:space="preserve"> ADDIN EN.CITE </w:instrText>
      </w:r>
      <w:r w:rsidR="00BE6B3C">
        <w:rPr>
          <w:rFonts w:ascii="Times New Roman" w:hAnsi="Times New Roman"/>
        </w:rPr>
        <w:fldChar w:fldCharType="begin">
          <w:fldData xml:space="preserve">PEVuZE5vdGU+PENpdGU+PEF1dGhvcj5HYW88L0F1dGhvcj48WWVhcj4yMDEzPC9ZZWFyPjxSZWNO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</w:fldData>
        </w:fldChar>
      </w:r>
      <w:r w:rsidR="00BE6B3C">
        <w:rPr>
          <w:rFonts w:ascii="Times New Roman" w:hAnsi="Times New Roman"/>
        </w:rPr>
        <w:instrText xml:space="preserve"> ADDIN EN.CITE.DATA </w:instrText>
      </w:r>
      <w:r w:rsidR="00BE6B3C">
        <w:rPr>
          <w:rFonts w:ascii="Times New Roman" w:hAnsi="Times New Roman"/>
        </w:rPr>
      </w:r>
      <w:r w:rsidR="00BE6B3C">
        <w:rPr>
          <w:rFonts w:ascii="Times New Roman" w:hAnsi="Times New Roman"/>
        </w:rPr>
        <w:fldChar w:fldCharType="end"/>
      </w:r>
      <w:r>
        <w:rPr>
          <w:rFonts w:ascii="Times New Roman" w:hAnsi="Times New Roman"/>
        </w:rPr>
      </w:r>
      <w:r>
        <w:rPr>
          <w:rFonts w:ascii="Times New Roman" w:hAnsi="Times New Roman"/>
        </w:rPr>
        <w:fldChar w:fldCharType="separate"/>
      </w:r>
      <w:r w:rsidR="00BE6B3C" w:rsidRPr="00BE6B3C">
        <w:rPr>
          <w:rFonts w:ascii="Times New Roman" w:hAnsi="Times New Roman"/>
          <w:noProof/>
          <w:vertAlign w:val="superscript"/>
        </w:rPr>
        <w:t>3,4</w:t>
      </w:r>
      <w:r>
        <w:rPr>
          <w:rFonts w:ascii="Times New Roman" w:hAnsi="Times New Roman"/>
        </w:rPr>
        <w:fldChar w:fldCharType="end"/>
      </w:r>
      <w:r>
        <w:rPr>
          <w:rFonts w:ascii="Times New Roman" w:hAnsi="Times New Roman"/>
        </w:rPr>
        <w:t xml:space="preserve">. </w:t>
      </w:r>
      <w:r w:rsidRPr="00406CA4">
        <w:rPr>
          <w:rFonts w:ascii="Times New Roman" w:hAnsi="Times New Roman"/>
        </w:rPr>
        <w:t>F</w:t>
      </w:r>
      <w:r>
        <w:rPr>
          <w:rFonts w:ascii="Times New Roman" w:hAnsi="Times New Roman"/>
        </w:rPr>
        <w:t>rom cBioPortal, 24</w:t>
      </w:r>
      <w:r w:rsidRPr="00406CA4">
        <w:rPr>
          <w:rFonts w:ascii="Times New Roman" w:hAnsi="Times New Roman"/>
        </w:rPr>
        <w:t xml:space="preserve"> PCa</w:t>
      </w:r>
      <w:r>
        <w:rPr>
          <w:rFonts w:ascii="Times New Roman" w:hAnsi="Times New Roman"/>
        </w:rPr>
        <w:t xml:space="preserve"> </w:t>
      </w:r>
      <w:r w:rsidRPr="00406CA4">
        <w:rPr>
          <w:rFonts w:ascii="Times New Roman" w:hAnsi="Times New Roman"/>
        </w:rPr>
        <w:t>studies contai</w:t>
      </w:r>
      <w:r>
        <w:rPr>
          <w:rFonts w:ascii="Times New Roman" w:hAnsi="Times New Roman"/>
        </w:rPr>
        <w:t>ning</w:t>
      </w:r>
      <w:r w:rsidRPr="00406CA4">
        <w:rPr>
          <w:rFonts w:ascii="Times New Roman" w:hAnsi="Times New Roman"/>
        </w:rPr>
        <w:t xml:space="preserve"> </w:t>
      </w:r>
      <w:r>
        <w:rPr>
          <w:rFonts w:ascii="Times New Roman" w:hAnsi="Times New Roman"/>
        </w:rPr>
        <w:t xml:space="preserve">multi omics datasets from </w:t>
      </w:r>
      <w:r w:rsidRPr="00406CA4">
        <w:rPr>
          <w:rFonts w:ascii="Times New Roman" w:hAnsi="Times New Roman"/>
        </w:rPr>
        <w:t>10,239 patients</w:t>
      </w:r>
      <w:r>
        <w:rPr>
          <w:rFonts w:ascii="Times New Roman" w:hAnsi="Times New Roman"/>
        </w:rPr>
        <w:t xml:space="preserve"> were </w:t>
      </w:r>
      <w:r w:rsidRPr="00406CA4">
        <w:rPr>
          <w:rFonts w:ascii="Times New Roman" w:hAnsi="Times New Roman"/>
        </w:rPr>
        <w:t>analysed</w:t>
      </w:r>
      <w:r>
        <w:rPr>
          <w:rFonts w:ascii="Times New Roman" w:hAnsi="Times New Roman"/>
        </w:rPr>
        <w:t>, and an additional published study with 45 Nigerian patients was also included</w:t>
      </w:r>
      <w:r>
        <w:rPr>
          <w:rFonts w:ascii="Times New Roman" w:hAnsi="Times New Roman"/>
        </w:rPr>
        <w:fldChar w:fldCharType="begin"/>
      </w:r>
      <w:r w:rsidR="00BE6B3C">
        <w:rPr>
          <w:rFonts w:ascii="Times New Roman" w:hAnsi="Times New Roman"/>
        </w:rPr>
        <w:instrText xml:space="preserve"> ADDIN EN.CITE &lt;EndNote&gt;&lt;Cite&gt;&lt;Author&gt;White&lt;/Author&gt;&lt;Year&gt;2022&lt;/Year&gt;&lt;RecNum&gt;119&lt;/RecNum&gt;&lt;DisplayText&gt;&lt;style face="superscript"&gt;5&lt;/style&gt;&lt;/DisplayText&gt;&lt;record&gt;&lt;rec-number&gt;119&lt;/rec-number&gt;&lt;foreign-keys&gt;&lt;key app="EN" db-id="trfps92sszv597e502upv2ep99xdtf5veets" timestamp="1706365989" guid="8264ae77-9af1-439f-b85d-62d2b568d7e7"&gt;119&lt;/key&gt;&lt;/foreign-keys&gt;&lt;ref-type name="Journal Article"&gt;17&lt;/ref-type&gt;&lt;contributors&gt;&lt;authors&gt;&lt;author&gt;White, Jason A.&lt;/author&gt;&lt;author&gt;Kaninjing, Ernest T.&lt;/author&gt;&lt;author&gt;Adeniji, Kayode A.&lt;/author&gt;&lt;author&gt;Jibrin, Paul&lt;/author&gt;&lt;author&gt;Obafunwa, John O.&lt;/author&gt;&lt;author&gt;Ogo, Chidiebere N.&lt;/author&gt;&lt;author&gt;Mohammed, Faruk&lt;/author&gt;&lt;author&gt;Popoola, Ademola&lt;/author&gt;&lt;author&gt;Fatiregun, Omolara A.&lt;/author&gt;&lt;author&gt;Oluwole, Olabode P.&lt;/author&gt;&lt;author&gt;Karanam, Balasubramanyam&lt;/author&gt;&lt;author&gt;Elhussin, Isra&lt;/author&gt;&lt;author&gt;Ambs, Stefan&lt;/author&gt;&lt;author&gt;Tang, Wei&lt;/author&gt;&lt;author&gt;Davis, Melissa&lt;/author&gt;&lt;author&gt;Polak, Paz&lt;/author&gt;&lt;author&gt;Campbell, Moray J.&lt;/author&gt;&lt;author&gt;Brignole, Kathryn R.&lt;/author&gt;&lt;author&gt;Rotimi, Solomon O.&lt;/author&gt;&lt;author&gt;Dean-Colomb, Windy&lt;/author&gt;&lt;author&gt;Odedina, Folake T.&lt;/author&gt;&lt;author&gt;Martin, Damali N.&lt;/author&gt;&lt;author&gt;Yates, Clayton&lt;/author&gt;&lt;/authors&gt;&lt;/contributors&gt;&lt;titles&gt;&lt;title&gt;Whole-exome Sequencing of Nigerian Prostate Tumors from the Prostate Cancer Transatlantic Consortium (CaPTC) Reveals DNA Repair Genes Associated with African Ancestry&lt;/title&gt;&lt;secondary-title&gt;Cancer Research Communications&lt;/secondary-title&gt;&lt;/titles&gt;&lt;periodical&gt;&lt;full-title&gt;Cancer Research Communications&lt;/full-title&gt;&lt;/periodical&gt;&lt;pages&gt;1005-1016&lt;/pages&gt;&lt;volume&gt;2&lt;/volume&gt;&lt;number&gt;9&lt;/number&gt;&lt;dates&gt;&lt;year&gt;2022&lt;/year&gt;&lt;/dates&gt;&lt;isbn&gt;2767-9764&lt;/isbn&gt;&lt;urls&gt;&lt;related-urls&gt;&lt;url&gt;https://doi.org/10.1158/2767-9764.CRC-22-0136&lt;/url&gt;&lt;/related-urls&gt;&lt;/urls&gt;&lt;electronic-resource-num&gt;10.1158/2767-9764.Crc-22-0136&lt;/electronic-resource-num&gt;&lt;access-date&gt;1/27/2024&lt;/access-date&gt;&lt;/record&gt;&lt;/Cite&gt;&lt;/EndNote&gt;</w:instrText>
      </w:r>
      <w:r>
        <w:rPr>
          <w:rFonts w:ascii="Times New Roman" w:hAnsi="Times New Roman"/>
        </w:rPr>
        <w:fldChar w:fldCharType="separate"/>
      </w:r>
      <w:r w:rsidR="00BE6B3C" w:rsidRPr="00BE6B3C">
        <w:rPr>
          <w:rFonts w:ascii="Times New Roman" w:hAnsi="Times New Roman"/>
          <w:noProof/>
          <w:vertAlign w:val="superscript"/>
        </w:rPr>
        <w:t>5</w:t>
      </w:r>
      <w:r>
        <w:rPr>
          <w:rFonts w:ascii="Times New Roman" w:hAnsi="Times New Roman"/>
        </w:rPr>
        <w:fldChar w:fldCharType="end"/>
      </w:r>
      <w:r>
        <w:rPr>
          <w:rFonts w:ascii="Times New Roman" w:hAnsi="Times New Roman"/>
        </w:rPr>
        <w:t>. T</w:t>
      </w:r>
      <w:r w:rsidRPr="00D053B3">
        <w:rPr>
          <w:rFonts w:ascii="Times New Roman" w:hAnsi="Times New Roman"/>
        </w:rPr>
        <w:t>he collated clinical cohort and cell line data were compared available global data</w:t>
      </w:r>
      <w:r w:rsidR="00B54ACD">
        <w:rPr>
          <w:rFonts w:ascii="Times New Roman" w:hAnsi="Times New Roman"/>
        </w:rPr>
        <w:t>,</w:t>
      </w:r>
      <w:r w:rsidRPr="00D053B3">
        <w:rPr>
          <w:rFonts w:ascii="Times New Roman" w:hAnsi="Times New Roman"/>
        </w:rPr>
        <w:t xml:space="preserve"> </w:t>
      </w:r>
      <w:r w:rsidR="00B54ACD">
        <w:rPr>
          <w:rFonts w:ascii="Times New Roman" w:hAnsi="Times New Roman"/>
        </w:rPr>
        <w:t xml:space="preserve">where available </w:t>
      </w:r>
      <w:r w:rsidRPr="00D053B3">
        <w:rPr>
          <w:rFonts w:ascii="Times New Roman" w:hAnsi="Times New Roman"/>
        </w:rPr>
        <w:t xml:space="preserve">to </w:t>
      </w:r>
      <w:r>
        <w:rPr>
          <w:rFonts w:ascii="Times New Roman" w:hAnsi="Times New Roman"/>
        </w:rPr>
        <w:t>assess their</w:t>
      </w:r>
      <w:r w:rsidRPr="00D053B3">
        <w:rPr>
          <w:rFonts w:ascii="Times New Roman" w:hAnsi="Times New Roman"/>
        </w:rPr>
        <w:t xml:space="preserve"> </w:t>
      </w:r>
      <w:r>
        <w:rPr>
          <w:rFonts w:ascii="Times New Roman" w:hAnsi="Times New Roman"/>
        </w:rPr>
        <w:t xml:space="preserve">broader </w:t>
      </w:r>
      <w:r w:rsidRPr="00D053B3">
        <w:rPr>
          <w:rFonts w:ascii="Times New Roman" w:hAnsi="Times New Roman"/>
        </w:rPr>
        <w:t>relevan</w:t>
      </w:r>
      <w:r>
        <w:rPr>
          <w:rFonts w:ascii="Times New Roman" w:hAnsi="Times New Roman"/>
        </w:rPr>
        <w:t>ce.</w:t>
      </w:r>
      <w:r w:rsidR="00B54ACD">
        <w:rPr>
          <w:rFonts w:ascii="Times New Roman" w:hAnsi="Times New Roman"/>
        </w:rPr>
        <w:t xml:space="preserve"> Often this was in fact from single countries and used as proxies due to lack of available data.</w:t>
      </w:r>
    </w:p>
    <w:p w14:paraId="4E096606" w14:textId="77777777" w:rsidR="00B54ACD" w:rsidRPr="00080AA4" w:rsidRDefault="00B54ACD" w:rsidP="0006609F">
      <w:pPr>
        <w:spacing w:line="480" w:lineRule="auto"/>
      </w:pPr>
    </w:p>
    <w:p w14:paraId="7C175863" w14:textId="7F5FBF92" w:rsidR="003C52CF" w:rsidRDefault="0093648C" w:rsidP="0006609F">
      <w:pPr>
        <w:spacing w:line="480" w:lineRule="auto"/>
        <w:rPr>
          <w:rFonts w:ascii="Times New Roman" w:hAnsi="Times New Roman"/>
        </w:rPr>
      </w:pPr>
      <w:r w:rsidRPr="00080AA4">
        <w:rPr>
          <w:rFonts w:ascii="Times New Roman" w:hAnsi="Times New Roman"/>
        </w:rPr>
        <w:t xml:space="preserve">Initial variables searched for are shown in </w:t>
      </w:r>
      <w:r>
        <w:rPr>
          <w:rFonts w:ascii="Times New Roman" w:hAnsi="Times New Roman"/>
        </w:rPr>
        <w:t xml:space="preserve">Supplementary </w:t>
      </w:r>
      <w:r w:rsidRPr="00080AA4">
        <w:rPr>
          <w:rFonts w:ascii="Times New Roman" w:hAnsi="Times New Roman"/>
        </w:rPr>
        <w:t xml:space="preserve">Table </w:t>
      </w:r>
      <w:r w:rsidR="00CB6CDF">
        <w:rPr>
          <w:rFonts w:ascii="Times New Roman" w:hAnsi="Times New Roman"/>
        </w:rPr>
        <w:t>1</w:t>
      </w:r>
      <w:r w:rsidRPr="00080AA4">
        <w:rPr>
          <w:rFonts w:ascii="Times New Roman" w:hAnsi="Times New Roman"/>
        </w:rPr>
        <w:t xml:space="preserve"> but not all cell lines had available data for each variable (Supplementary Table </w:t>
      </w:r>
      <w:r w:rsidR="00A77FFC">
        <w:rPr>
          <w:rFonts w:ascii="Times New Roman" w:hAnsi="Times New Roman"/>
        </w:rPr>
        <w:t>2</w:t>
      </w:r>
      <w:r w:rsidRPr="00080AA4">
        <w:rPr>
          <w:rFonts w:ascii="Times New Roman" w:hAnsi="Times New Roman"/>
        </w:rPr>
        <w:t>). The number of citations for each cell line was recorded as the highest number of results from databases Ovid MEDLINE or Web of Science Core Collection using search strategy “((cell line name) OR (cell line name with no hyphen or spaces) AND prostate).” This was done to maximise the identification of relevant cell line literature despite differing notations, whilst yielding only relevant studies by including “prostate</w:t>
      </w:r>
      <w:r w:rsidR="00E74937">
        <w:rPr>
          <w:rFonts w:ascii="Times New Roman" w:hAnsi="Times New Roman"/>
        </w:rPr>
        <w:t>”.</w:t>
      </w:r>
    </w:p>
    <w:p w14:paraId="09CA366D" w14:textId="77777777" w:rsidR="00023342" w:rsidRDefault="00023342" w:rsidP="0006609F">
      <w:pPr>
        <w:spacing w:line="480" w:lineRule="auto"/>
        <w:rPr>
          <w:rFonts w:ascii="Times New Roman" w:hAnsi="Times New Roman"/>
        </w:rPr>
      </w:pPr>
    </w:p>
    <w:p w14:paraId="5B10C900" w14:textId="1AFEC3F2" w:rsidR="00DF1681" w:rsidRDefault="001F182F" w:rsidP="0006609F">
      <w:pPr>
        <w:spacing w:line="480" w:lineRule="auto"/>
        <w:rPr>
          <w:rFonts w:ascii="Times New Roman" w:hAnsi="Times New Roman"/>
        </w:rPr>
      </w:pPr>
      <w:r>
        <w:rPr>
          <w:rFonts w:ascii="Times New Roman" w:hAnsi="Times New Roman"/>
        </w:rPr>
        <w:t xml:space="preserve">To compare </w:t>
      </w:r>
      <w:r w:rsidR="00E314F1">
        <w:rPr>
          <w:rFonts w:ascii="Times New Roman" w:hAnsi="Times New Roman"/>
        </w:rPr>
        <w:t>cell lines against clinical cohorts the c</w:t>
      </w:r>
      <w:r w:rsidR="00E74937">
        <w:rPr>
          <w:rFonts w:ascii="Times New Roman" w:hAnsi="Times New Roman"/>
        </w:rPr>
        <w:t xml:space="preserve">linical variables analysed on cBioPortal included </w:t>
      </w:r>
      <w:r w:rsidR="00E74937" w:rsidRPr="00406CA4">
        <w:rPr>
          <w:rFonts w:ascii="Times New Roman" w:hAnsi="Times New Roman"/>
        </w:rPr>
        <w:t>age at sample collection, geographical location, race, cancer type, Gleason grade and metastatic stage.</w:t>
      </w:r>
      <w:r>
        <w:rPr>
          <w:rFonts w:ascii="Times New Roman" w:hAnsi="Times New Roman"/>
        </w:rPr>
        <w:t xml:space="preserve"> </w:t>
      </w:r>
      <w:r w:rsidRPr="00080AA4">
        <w:rPr>
          <w:rFonts w:ascii="Times New Roman" w:hAnsi="Times New Roman"/>
        </w:rPr>
        <w:t>Clinical cohorts in scientific studies are often selected based on specific clinical course or patient features, and thus we analysed the broader relevance of both cell lines and the clinical</w:t>
      </w:r>
      <w:r w:rsidR="00E314F1">
        <w:rPr>
          <w:rFonts w:ascii="Times New Roman" w:hAnsi="Times New Roman"/>
        </w:rPr>
        <w:t xml:space="preserve"> cohort against </w:t>
      </w:r>
      <w:r w:rsidR="00AA3D1D" w:rsidRPr="00080AA4">
        <w:rPr>
          <w:rFonts w:ascii="Times New Roman" w:hAnsi="Times New Roman"/>
        </w:rPr>
        <w:t>PCa patients worldwide (</w:t>
      </w:r>
      <w:r w:rsidR="00AA3D1D">
        <w:rPr>
          <w:rFonts w:ascii="Times New Roman" w:hAnsi="Times New Roman"/>
        </w:rPr>
        <w:t xml:space="preserve">Supplementary </w:t>
      </w:r>
      <w:r w:rsidR="00AA3D1D" w:rsidRPr="00080AA4">
        <w:rPr>
          <w:rFonts w:ascii="Times New Roman" w:hAnsi="Times New Roman"/>
        </w:rPr>
        <w:t xml:space="preserve">Table </w:t>
      </w:r>
      <w:r w:rsidR="00A77FFC">
        <w:rPr>
          <w:rFonts w:ascii="Times New Roman" w:hAnsi="Times New Roman"/>
        </w:rPr>
        <w:t>3</w:t>
      </w:r>
      <w:r w:rsidR="00AA3D1D" w:rsidRPr="00080AA4">
        <w:rPr>
          <w:rFonts w:ascii="Times New Roman" w:hAnsi="Times New Roman"/>
        </w:rPr>
        <w:t>). Age at sample collection was analysed using a systematic review on robotic radical prostatectomy with a large patient cohort from</w:t>
      </w:r>
      <w:r w:rsidR="00DF1681">
        <w:rPr>
          <w:rFonts w:ascii="Times New Roman" w:hAnsi="Times New Roman"/>
        </w:rPr>
        <w:t xml:space="preserve"> </w:t>
      </w:r>
      <w:r w:rsidR="00DF1681" w:rsidRPr="00080AA4">
        <w:rPr>
          <w:rFonts w:ascii="Times New Roman" w:hAnsi="Times New Roman"/>
        </w:rPr>
        <w:t>33 studies in 14 different countries</w:t>
      </w:r>
      <w:r w:rsidR="00DF1681" w:rsidRPr="00080AA4">
        <w:rPr>
          <w:rFonts w:ascii="Times New Roman" w:hAnsi="Times New Roman"/>
        </w:rPr>
        <w:fldChar w:fldCharType="begin"/>
      </w:r>
      <w:r w:rsidR="00BE6B3C">
        <w:rPr>
          <w:rFonts w:ascii="Times New Roman" w:hAnsi="Times New Roman"/>
        </w:rPr>
        <w:instrText xml:space="preserve"> ADDIN EN.CITE &lt;EndNote&gt;&lt;Cite&gt;&lt;Author&gt;Du&lt;/Author&gt;&lt;Year&gt;2018&lt;/Year&gt;&lt;RecNum&gt;2&lt;/RecNum&gt;&lt;DisplayText&gt;&lt;style face="superscript"&gt;6&lt;/style&gt;&lt;/DisplayText&gt;&lt;record&gt;&lt;rec-number&gt;2&lt;/rec-number&gt;&lt;foreign-keys&gt;&lt;key app="EN" db-id="x5dave5xof9zwoef5x8p99v9zwd9f9expf0z" timestamp="1680631601"&gt;2&lt;/key&gt;&lt;/foreign-keys&gt;&lt;ref-type name="Journal Article"&gt;17&lt;/ref-type&gt;&lt;contributors&gt;&lt;authors&gt;&lt;author&gt;Du, Yuefeng&lt;/author&gt;&lt;author&gt;Long, Qingzhi&lt;/author&gt;&lt;author&gt;Guan, Bin&lt;/author&gt;&lt;author&gt;Mu, Lijun&lt;/author&gt;&lt;author&gt;Tian, Juanhua&lt;/author&gt;&lt;author&gt;Jiang, Yumei&lt;/author&gt;&lt;author&gt;Bai, Xiaojing&lt;/author&gt;&lt;author&gt;Wu, Dapeng&lt;/author&gt;&lt;/authors&gt;&lt;/contributors&gt;&lt;titles&gt;&lt;title&gt;Robot-Assisted Radical Prostatectomy Is More Beneficial for Prostate Cancer Patients: A System Review and Meta-Analysis&lt;/title&gt;&lt;secondary-title&gt;Medical science monitor : international medical journal of experimental and clinical research&lt;/secondary-title&gt;&lt;alt-title&gt;Med Sci Monit&lt;/alt-title&gt;&lt;/titles&gt;&lt;pages&gt;272-287&lt;/pages&gt;&lt;volume&gt;24&lt;/volume&gt;&lt;keywords&gt;&lt;keyword&gt;Aged&lt;/keyword&gt;&lt;keyword&gt;Blood Loss, Surgical&lt;/keyword&gt;&lt;keyword&gt;Blood Transfusion&lt;/keyword&gt;&lt;keyword&gt;Erectile Dysfunction/etiology&lt;/keyword&gt;&lt;keyword&gt;Humans&lt;/keyword&gt;&lt;keyword&gt;Laparoscopy&lt;/keyword&gt;&lt;keyword&gt;Male&lt;/keyword&gt;&lt;keyword&gt;Margins of Excision&lt;/keyword&gt;&lt;keyword&gt;Middle Aged&lt;/keyword&gt;&lt;keyword&gt;Operative Time&lt;/keyword&gt;&lt;keyword&gt;*Prostatectomy/adverse effects&lt;/keyword&gt;&lt;keyword&gt;Prostatic Neoplasms/*surgery&lt;/keyword&gt;&lt;keyword&gt;Publication Bias&lt;/keyword&gt;&lt;keyword&gt;*Robotic Surgical Procedures/adverse effects&lt;/keyword&gt;&lt;keyword&gt;Urinary Incontinence/etiology&lt;/keyword&gt;&lt;/keywords&gt;&lt;dates&gt;&lt;year&gt;2018&lt;/year&gt;&lt;/dates&gt;&lt;pub-location&gt;United States&lt;/pub-location&gt;&lt;isbn&gt;1643-3750&amp;#xD;1234-1010&lt;/isbn&gt;&lt;accession-num&gt;29332100&lt;/accession-num&gt;&lt;urls&gt;&lt;related-urls&gt;&lt;url&gt;https://pubmed.ncbi.nlm.nih.gov/29332100&lt;/url&gt;&lt;url&gt;https://www.ncbi.nlm.nih.gov/pmc/articles/PMC5776881/&lt;/url&gt;&lt;/related-urls&gt;&lt;/urls&gt;&lt;electronic-resource-num&gt;10.12659/msm.907092&lt;/electronic-resource-num&gt;&lt;remote-database-name&gt;PubMed&lt;/remote-database-name&gt;&lt;language&gt;eng&lt;/language&gt;&lt;/record&gt;&lt;/Cite&gt;&lt;/EndNote&gt;</w:instrText>
      </w:r>
      <w:r w:rsidR="00DF1681" w:rsidRPr="00080AA4">
        <w:rPr>
          <w:rFonts w:ascii="Times New Roman" w:hAnsi="Times New Roman"/>
        </w:rPr>
        <w:fldChar w:fldCharType="separate"/>
      </w:r>
      <w:r w:rsidR="00BE6B3C" w:rsidRPr="00BE6B3C">
        <w:rPr>
          <w:rFonts w:ascii="Times New Roman" w:hAnsi="Times New Roman"/>
          <w:noProof/>
          <w:vertAlign w:val="superscript"/>
        </w:rPr>
        <w:t>6</w:t>
      </w:r>
      <w:r w:rsidR="00DF1681" w:rsidRPr="00080AA4">
        <w:rPr>
          <w:rFonts w:ascii="Times New Roman" w:hAnsi="Times New Roman"/>
        </w:rPr>
        <w:fldChar w:fldCharType="end"/>
      </w:r>
      <w:r w:rsidR="00DF1681" w:rsidRPr="00080AA4">
        <w:rPr>
          <w:rFonts w:ascii="Times New Roman" w:hAnsi="Times New Roman"/>
        </w:rPr>
        <w:t xml:space="preserve">. </w:t>
      </w:r>
      <w:r w:rsidR="00BC4F6E">
        <w:rPr>
          <w:rFonts w:ascii="Times New Roman" w:hAnsi="Times New Roman"/>
        </w:rPr>
        <w:t>There is often confusion regarding the correct terminology for race, ethnicity or ancestry. We followed guidance from epidemiologists at our centre and the Office for National Statistics (ONS) in the United Kingdom who use the term ethnicity</w:t>
      </w:r>
      <w:r w:rsidR="00C1101A">
        <w:rPr>
          <w:rFonts w:ascii="Times New Roman" w:hAnsi="Times New Roman"/>
        </w:rPr>
        <w:fldChar w:fldCharType="begin"/>
      </w:r>
      <w:r w:rsidR="00BE6B3C">
        <w:rPr>
          <w:rFonts w:ascii="Times New Roman" w:hAnsi="Times New Roman"/>
        </w:rPr>
        <w:instrText xml:space="preserve"> ADDIN EN.CITE &lt;EndNote&gt;&lt;Cite&gt;&lt;Author&gt;Statistics&lt;/Author&gt;&lt;Year&gt;2021&lt;/Year&gt;&lt;RecNum&gt;136&lt;/RecNum&gt;&lt;DisplayText&gt;&lt;style face="superscript"&gt;7&lt;/style&gt;&lt;/DisplayText&gt;&lt;record&gt;&lt;rec-number&gt;136&lt;/rec-number&gt;&lt;foreign-keys&gt;&lt;key app="EN" db-id="trfps92sszv597e502upv2ep99xdtf5veets" timestamp="1709746930"&gt;136&lt;/key&gt;&lt;/foreign-keys&gt;&lt;ref-type name="Web Page"&gt;12&lt;/ref-type&gt;&lt;contributors&gt;&lt;authors&gt;&lt;author&gt;Office for National Statistics&lt;/author&gt;&lt;/authors&gt;&lt;/contributors&gt;&lt;titles&gt;&lt;title&gt;Ethnic group, national identity and religion&lt;/title&gt;&lt;/titles&gt;&lt;volume&gt;2024&lt;/volume&gt;&lt;number&gt;06 March&lt;/number&gt;&lt;dates&gt;&lt;year&gt;2021&lt;/year&gt;&lt;/dates&gt;&lt;urls&gt;&lt;related-urls&gt;&lt;url&gt;https://www.ons.gov.uk/methodology/classificationsandstandards/measuringequality/ethnicgroupnationalidentityandreligion&lt;/url&gt;&lt;/related-urls&gt;&lt;/urls&gt;&lt;/record&gt;&lt;/Cite&gt;&lt;Cite&gt;&lt;Author&gt;Statistics&lt;/Author&gt;&lt;Year&gt;2021&lt;/Year&gt;&lt;RecNum&gt;136&lt;/RecNum&gt;&lt;record&gt;&lt;rec-number&gt;136&lt;/rec-number&gt;&lt;foreign-keys&gt;&lt;key app="EN" db-id="trfps92sszv597e502upv2ep99xdtf5veets" timestamp="1709746930"&gt;136&lt;/key&gt;&lt;/foreign-keys&gt;&lt;ref-type name="Web Page"&gt;12&lt;/ref-type&gt;&lt;contributors&gt;&lt;authors&gt;&lt;author&gt;Office for National Statistics&lt;/author&gt;&lt;/authors&gt;&lt;/contributors&gt;&lt;titles&gt;&lt;title&gt;Ethnic group, national identity and religion&lt;/title&gt;&lt;/titles&gt;&lt;volume&gt;2024&lt;/volume&gt;&lt;number&gt;06 March&lt;/number&gt;&lt;dates&gt;&lt;year&gt;2021&lt;/year&gt;&lt;/dates&gt;&lt;urls&gt;&lt;related-urls&gt;&lt;url&gt;https://www.ons.gov.uk/methodology/classificationsandstandards/measuringequality/ethnicgroupnationalidentityandreligion&lt;/url&gt;&lt;/related-urls&gt;&lt;/urls&gt;&lt;/record&gt;&lt;/Cite&gt;&lt;/EndNote&gt;</w:instrText>
      </w:r>
      <w:r w:rsidR="00C1101A">
        <w:rPr>
          <w:rFonts w:ascii="Times New Roman" w:hAnsi="Times New Roman"/>
        </w:rPr>
        <w:fldChar w:fldCharType="separate"/>
      </w:r>
      <w:r w:rsidR="00BE6B3C" w:rsidRPr="00BE6B3C">
        <w:rPr>
          <w:rFonts w:ascii="Times New Roman" w:hAnsi="Times New Roman"/>
          <w:noProof/>
          <w:vertAlign w:val="superscript"/>
        </w:rPr>
        <w:t>7</w:t>
      </w:r>
      <w:r w:rsidR="00C1101A">
        <w:rPr>
          <w:rFonts w:ascii="Times New Roman" w:hAnsi="Times New Roman"/>
        </w:rPr>
        <w:fldChar w:fldCharType="end"/>
      </w:r>
      <w:r w:rsidR="00BC4F6E">
        <w:rPr>
          <w:rFonts w:ascii="Times New Roman" w:hAnsi="Times New Roman"/>
        </w:rPr>
        <w:t xml:space="preserve">. </w:t>
      </w:r>
      <w:r w:rsidR="00DF1681" w:rsidRPr="00080AA4">
        <w:rPr>
          <w:rFonts w:ascii="Times New Roman" w:hAnsi="Times New Roman"/>
        </w:rPr>
        <w:t xml:space="preserve">To analyse the </w:t>
      </w:r>
      <w:r w:rsidR="00BC4F6E">
        <w:rPr>
          <w:rFonts w:ascii="Times New Roman" w:hAnsi="Times New Roman"/>
        </w:rPr>
        <w:t xml:space="preserve">ethnicity </w:t>
      </w:r>
      <w:r w:rsidR="00DF1681" w:rsidRPr="00080AA4">
        <w:rPr>
          <w:rFonts w:ascii="Times New Roman" w:hAnsi="Times New Roman"/>
        </w:rPr>
        <w:t xml:space="preserve">distribution of prostate cancer incidence, a paper from the Journal of the American Medical Association (JAMA) was used as a proxy to represent worldwide PCa </w:t>
      </w:r>
      <w:r w:rsidR="00BC4F6E">
        <w:rPr>
          <w:rFonts w:ascii="Times New Roman" w:hAnsi="Times New Roman"/>
        </w:rPr>
        <w:t xml:space="preserve">ethnicity </w:t>
      </w:r>
      <w:r w:rsidR="00DF1681" w:rsidRPr="00080AA4">
        <w:rPr>
          <w:rFonts w:ascii="Times New Roman" w:hAnsi="Times New Roman"/>
        </w:rPr>
        <w:t>demographics</w:t>
      </w:r>
      <w:r w:rsidR="00DF1681" w:rsidRPr="00080AA4">
        <w:rPr>
          <w:rFonts w:ascii="Times New Roman" w:hAnsi="Times New Roman"/>
        </w:rPr>
        <w:fldChar w:fldCharType="begin"/>
      </w:r>
      <w:r w:rsidR="00BE6B3C">
        <w:rPr>
          <w:rFonts w:ascii="Times New Roman" w:hAnsi="Times New Roman"/>
        </w:rPr>
        <w:instrText xml:space="preserve"> ADDIN EN.CITE &lt;EndNote&gt;&lt;Cite&gt;&lt;Author&gt;Fletcher&lt;/Author&gt;&lt;Year&gt;2020&lt;/Year&gt;&lt;RecNum&gt;6&lt;/RecNum&gt;&lt;DisplayText&gt;&lt;style face="superscript"&gt;8&lt;/style&gt;&lt;/DisplayText&gt;&lt;record&gt;&lt;rec-number&gt;6&lt;/rec-number&gt;&lt;foreign-keys&gt;&lt;key app="EN" db-id="trfps92sszv597e502upv2ep99xdtf5veets" timestamp="1681033335" guid="68e301e3-e26f-481e-bf5c-2a598a700a86"&gt;6&lt;/key&gt;&lt;/foreign-keys&gt;&lt;ref-type name="Journal Article"&gt;17&lt;/ref-type&gt;&lt;contributors&gt;&lt;authors&gt;&lt;author&gt;Fletcher, Sean A.&lt;/author&gt;&lt;author&gt;Marchese, Maya&lt;/author&gt;&lt;author&gt;Cole, Alexander P.&lt;/author&gt;&lt;author&gt;Mahal, Brandon A.&lt;/author&gt;&lt;author&gt;Friedlander, David F.&lt;/author&gt;&lt;author&gt;Krimphove, Marieke&lt;/author&gt;&lt;author&gt;Kilbridge, Kerry L.&lt;/author&gt;&lt;author&gt;Lipsitz, Stuart R.&lt;/author&gt;&lt;author&gt;Nguyen, Paul L.&lt;/author&gt;&lt;author&gt;Choueiri, Toni K.&lt;/author&gt;&lt;author&gt;Kibel, Adam S.&lt;/author&gt;&lt;author&gt;Trinh, Quoc-Dien&lt;/author&gt;&lt;/authors&gt;&lt;/contributors&gt;&lt;titles&gt;&lt;title&gt;Geographic Distribution of Racial Differences in Prostate Cancer Mortality&lt;/title&gt;&lt;secondary-title&gt;JAMA Network Open&lt;/secondary-title&gt;&lt;/titles&gt;&lt;periodical&gt;&lt;full-title&gt;JAMA Network Open&lt;/full-title&gt;&lt;/periodical&gt;&lt;pages&gt;e201839-e201839&lt;/pages&gt;&lt;volume&gt;3&lt;/volume&gt;&lt;number&gt;3&lt;/number&gt;&lt;dates&gt;&lt;year&gt;2020&lt;/year&gt;&lt;/dates&gt;&lt;isbn&gt;2574-3805&lt;/isbn&gt;&lt;urls&gt;&lt;related-urls&gt;&lt;url&gt;https://doi.org/10.1001/jamanetworkopen.2020.1839&lt;/url&gt;&lt;/related-urls&gt;&lt;/urls&gt;&lt;electronic-resource-num&gt;10.1001/jamanetworkopen.2020.1839&lt;/electronic-resource-num&gt;&lt;access-date&gt;4/9/2023&lt;/access-date&gt;&lt;/record&gt;&lt;/Cite&gt;&lt;/EndNote&gt;</w:instrText>
      </w:r>
      <w:r w:rsidR="00DF1681" w:rsidRPr="00080AA4">
        <w:rPr>
          <w:rFonts w:ascii="Times New Roman" w:hAnsi="Times New Roman"/>
        </w:rPr>
        <w:fldChar w:fldCharType="separate"/>
      </w:r>
      <w:r w:rsidR="00BE6B3C" w:rsidRPr="00BE6B3C">
        <w:rPr>
          <w:rFonts w:ascii="Times New Roman" w:hAnsi="Times New Roman"/>
          <w:noProof/>
          <w:vertAlign w:val="superscript"/>
        </w:rPr>
        <w:t>8</w:t>
      </w:r>
      <w:r w:rsidR="00DF1681" w:rsidRPr="00080AA4">
        <w:rPr>
          <w:rFonts w:ascii="Times New Roman" w:hAnsi="Times New Roman"/>
        </w:rPr>
        <w:fldChar w:fldCharType="end"/>
      </w:r>
      <w:r w:rsidR="00DF1681" w:rsidRPr="00080AA4">
        <w:rPr>
          <w:rFonts w:ascii="Times New Roman" w:hAnsi="Times New Roman"/>
        </w:rPr>
        <w:t>. Their large cohort of almost 230,000 patients were from the Surveillance, Epidemiology, and End Results (SEER) database</w:t>
      </w:r>
      <w:r w:rsidR="00DF1681" w:rsidRPr="00080AA4">
        <w:rPr>
          <w:rFonts w:ascii="Times New Roman" w:hAnsi="Times New Roman"/>
        </w:rPr>
        <w:fldChar w:fldCharType="begin"/>
      </w:r>
      <w:r w:rsidR="00BE6B3C">
        <w:rPr>
          <w:rFonts w:ascii="Times New Roman" w:hAnsi="Times New Roman"/>
        </w:rPr>
        <w:instrText xml:space="preserve"> ADDIN EN.CITE &lt;EndNote&gt;&lt;Cite&gt;&lt;Author&gt;Institute.&lt;/Author&gt;&lt;RecNum&gt;7&lt;/RecNum&gt;&lt;DisplayText&gt;&lt;style face="superscript"&gt;9&lt;/style&gt;&lt;/DisplayText&gt;&lt;record&gt;&lt;rec-number&gt;7&lt;/rec-number&gt;&lt;foreign-keys&gt;&lt;key app="EN" db-id="trfps92sszv597e502upv2ep99xdtf5veets" timestamp="1681033986" guid="ba02819c-b83a-4415-b330-2cf2e8cf7111"&gt;7&lt;/key&gt;&lt;/foreign-keys&gt;&lt;ref-type name="Dataset"&gt;59&lt;/ref-type&gt;&lt;contributors&gt;&lt;authors&gt;&lt;author&gt;National Cancer Institute.&lt;/author&gt;&lt;/authors&gt;&lt;/contributors&gt;&lt;titles&gt;&lt;title&gt;SEER*Statdatabase: November 2016 submission&amp;#xD;&lt;/title&gt;&lt;/titles&gt;&lt;section&gt;Released April 2017&lt;/section&gt;&lt;dates&gt;&lt;/dates&gt;&lt;urls&gt;&lt;related-urls&gt;&lt;url&gt;https://seer.cancer.gov/data-software/documentation/seerstat/nov2016/&lt;/url&gt;&lt;/related-urls&gt;&lt;/urls&gt;&lt;access-date&gt;.Accessed February 25, 2020&lt;/access-date&gt;&lt;/record&gt;&lt;/Cite&gt;&lt;/EndNote&gt;</w:instrText>
      </w:r>
      <w:r w:rsidR="00DF1681" w:rsidRPr="00080AA4">
        <w:rPr>
          <w:rFonts w:ascii="Times New Roman" w:hAnsi="Times New Roman"/>
        </w:rPr>
        <w:fldChar w:fldCharType="separate"/>
      </w:r>
      <w:r w:rsidR="00BE6B3C" w:rsidRPr="00BE6B3C">
        <w:rPr>
          <w:rFonts w:ascii="Times New Roman" w:hAnsi="Times New Roman"/>
          <w:noProof/>
          <w:vertAlign w:val="superscript"/>
        </w:rPr>
        <w:t>9</w:t>
      </w:r>
      <w:r w:rsidR="00DF1681" w:rsidRPr="00080AA4">
        <w:rPr>
          <w:rFonts w:ascii="Times New Roman" w:hAnsi="Times New Roman"/>
        </w:rPr>
        <w:fldChar w:fldCharType="end"/>
      </w:r>
      <w:r w:rsidR="00DF1681" w:rsidRPr="00080AA4">
        <w:rPr>
          <w:rFonts w:ascii="Times New Roman" w:hAnsi="Times New Roman"/>
        </w:rPr>
        <w:t>. Currently there is no publicly available database encompassing race data in PCa as opposed to geographical distribution. The SEER database encompasses 18 geographic areas in the United States and despite the paper only using US data it was deemed suitable because of the large patient cohort and because all PCa clinical cohorts on cBio</w:t>
      </w:r>
      <w:r w:rsidR="00DF1681">
        <w:rPr>
          <w:rFonts w:ascii="Times New Roman" w:hAnsi="Times New Roman"/>
        </w:rPr>
        <w:t>P</w:t>
      </w:r>
      <w:r w:rsidR="00DF1681" w:rsidRPr="00080AA4">
        <w:rPr>
          <w:rFonts w:ascii="Times New Roman" w:hAnsi="Times New Roman"/>
        </w:rPr>
        <w:t>ortal except the Prostate Adenocarcinoma (CPC-GENE, Nature 2017) study</w:t>
      </w:r>
      <w:r w:rsidR="00DF1681" w:rsidRPr="00080AA4">
        <w:rPr>
          <w:rFonts w:ascii="Times New Roman" w:hAnsi="Times New Roman"/>
        </w:rPr>
        <w:fldChar w:fldCharType="begin">
          <w:fldData xml:space="preserve">PEVuZE5vdGU+PENpdGU+PEF1dGhvcj5GcmFzZXI8L0F1dGhvcj48WWVhcj4yMDE3PC9ZZWFyPjxS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</w:fldData>
        </w:fldChar>
      </w:r>
      <w:r w:rsidR="00BE6B3C">
        <w:rPr>
          <w:rFonts w:ascii="Times New Roman" w:hAnsi="Times New Roman"/>
        </w:rPr>
        <w:instrText xml:space="preserve"> ADDIN EN.CITE </w:instrText>
      </w:r>
      <w:r w:rsidR="00BE6B3C">
        <w:rPr>
          <w:rFonts w:ascii="Times New Roman" w:hAnsi="Times New Roman"/>
        </w:rPr>
        <w:fldChar w:fldCharType="begin">
          <w:fldData xml:space="preserve">PEVuZE5vdGU+PENpdGU+PEF1dGhvcj5GcmFzZXI8L0F1dGhvcj48WWVhcj4yMDE3PC9ZZWFyPjxS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</w:fldData>
        </w:fldChar>
      </w:r>
      <w:r w:rsidR="00BE6B3C">
        <w:rPr>
          <w:rFonts w:ascii="Times New Roman" w:hAnsi="Times New Roman"/>
        </w:rPr>
        <w:instrText xml:space="preserve"> ADDIN EN.CITE.DATA </w:instrText>
      </w:r>
      <w:r w:rsidR="00BE6B3C">
        <w:rPr>
          <w:rFonts w:ascii="Times New Roman" w:hAnsi="Times New Roman"/>
        </w:rPr>
      </w:r>
      <w:r w:rsidR="00BE6B3C">
        <w:rPr>
          <w:rFonts w:ascii="Times New Roman" w:hAnsi="Times New Roman"/>
        </w:rPr>
        <w:fldChar w:fldCharType="end"/>
      </w:r>
      <w:r w:rsidR="00DF1681" w:rsidRPr="00080AA4">
        <w:rPr>
          <w:rFonts w:ascii="Times New Roman" w:hAnsi="Times New Roman"/>
        </w:rPr>
      </w:r>
      <w:r w:rsidR="00DF1681" w:rsidRPr="00080AA4">
        <w:rPr>
          <w:rFonts w:ascii="Times New Roman" w:hAnsi="Times New Roman"/>
        </w:rPr>
        <w:fldChar w:fldCharType="separate"/>
      </w:r>
      <w:r w:rsidR="00BE6B3C" w:rsidRPr="00BE6B3C">
        <w:rPr>
          <w:rFonts w:ascii="Times New Roman" w:hAnsi="Times New Roman"/>
          <w:noProof/>
          <w:vertAlign w:val="superscript"/>
        </w:rPr>
        <w:t>10</w:t>
      </w:r>
      <w:r w:rsidR="00DF1681" w:rsidRPr="00080AA4">
        <w:rPr>
          <w:rFonts w:ascii="Times New Roman" w:hAnsi="Times New Roman"/>
        </w:rPr>
        <w:fldChar w:fldCharType="end"/>
      </w:r>
      <w:r w:rsidR="00DF1681" w:rsidRPr="00080AA4">
        <w:rPr>
          <w:rFonts w:ascii="Times New Roman" w:hAnsi="Times New Roman"/>
        </w:rPr>
        <w:t xml:space="preserve"> had a minimum of one American institution collaborator. </w:t>
      </w:r>
      <w:r w:rsidR="00D158E3">
        <w:rPr>
          <w:rFonts w:ascii="Times New Roman" w:hAnsi="Times New Roman"/>
        </w:rPr>
        <w:t xml:space="preserve">The SEER </w:t>
      </w:r>
      <w:proofErr w:type="spellStart"/>
      <w:r w:rsidR="00D158E3">
        <w:rPr>
          <w:rFonts w:ascii="Times New Roman" w:hAnsi="Times New Roman"/>
        </w:rPr>
        <w:t>databse</w:t>
      </w:r>
      <w:proofErr w:type="spellEnd"/>
      <w:r w:rsidR="00D158E3">
        <w:rPr>
          <w:rFonts w:ascii="Times New Roman" w:hAnsi="Times New Roman"/>
        </w:rPr>
        <w:t xml:space="preserve"> was also used to investigate the proportion of patients with cancer stages one to four at diagnosis. </w:t>
      </w:r>
      <w:r w:rsidR="00DF1681" w:rsidRPr="00080AA4">
        <w:rPr>
          <w:rFonts w:ascii="Times New Roman" w:hAnsi="Times New Roman"/>
        </w:rPr>
        <w:t xml:space="preserve">Average worldwide Gleason grade was calculated using a large Australian study documenting Gleason grade at diagnosis. The figure for proportion of different PCa types is not definitive and so a figure from a classical </w:t>
      </w:r>
      <w:r w:rsidR="00B854F0">
        <w:rPr>
          <w:rFonts w:ascii="Times New Roman" w:hAnsi="Times New Roman"/>
        </w:rPr>
        <w:t>book</w:t>
      </w:r>
      <w:r w:rsidR="00DF1681" w:rsidRPr="00080AA4">
        <w:rPr>
          <w:rFonts w:ascii="Times New Roman" w:hAnsi="Times New Roman"/>
        </w:rPr>
        <w:t xml:space="preserve"> on surgical pathology by Ackerman et.al with over 3500 citations was used</w:t>
      </w:r>
      <w:r w:rsidR="00DF1681" w:rsidRPr="00080AA4">
        <w:rPr>
          <w:rFonts w:ascii="Times New Roman" w:hAnsi="Times New Roman"/>
        </w:rPr>
        <w:fldChar w:fldCharType="begin"/>
      </w:r>
      <w:r w:rsidR="00BE6B3C">
        <w:rPr>
          <w:rFonts w:ascii="Times New Roman" w:hAnsi="Times New Roman"/>
        </w:rPr>
        <w:instrText xml:space="preserve"> ADDIN EN.CITE &lt;EndNote&gt;&lt;Cite&gt;&lt;Author&gt;Ackerman&lt;/Author&gt;&lt;Year&gt;1974&lt;/Year&gt;&lt;RecNum&gt;4&lt;/RecNum&gt;&lt;DisplayText&gt;&lt;style face="superscript"&gt;11&lt;/style&gt;&lt;/DisplayText&gt;&lt;record&gt;&lt;rec-number&gt;4&lt;/rec-number&gt;&lt;foreign-keys&gt;&lt;key app="EN" db-id="edd002vs3exe2meadv75wtv8vvd9d5xwswtw" timestamp="1682513141"&gt;4&lt;/key&gt;&lt;/foreign-keys&gt;&lt;ref-type name="Book Section"&gt;5&lt;/ref-type&gt;&lt;contributors&gt;&lt;authors&gt;&lt;author&gt;Ackerman, Lauren A&lt;/author&gt;&lt;author&gt;Rosai, Juan&lt;/author&gt;&lt;/authors&gt;&lt;/contributors&gt;&lt;titles&gt;&lt;title&gt;Surgical pathology&lt;/title&gt;&lt;secondary-title&gt;Surgical pathology&lt;/secondary-title&gt;&lt;/titles&gt;&lt;pages&gt;1394-1394&lt;/pages&gt;&lt;dates&gt;&lt;year&gt;1974&lt;/year&gt;&lt;/dates&gt;&lt;urls&gt;&lt;/urls&gt;&lt;/record&gt;&lt;/Cite&gt;&lt;/EndNote&gt;</w:instrText>
      </w:r>
      <w:r w:rsidR="00DF1681" w:rsidRPr="00080AA4">
        <w:rPr>
          <w:rFonts w:ascii="Times New Roman" w:hAnsi="Times New Roman"/>
        </w:rPr>
        <w:fldChar w:fldCharType="separate"/>
      </w:r>
      <w:r w:rsidR="00BE6B3C" w:rsidRPr="00BE6B3C">
        <w:rPr>
          <w:rFonts w:ascii="Times New Roman" w:hAnsi="Times New Roman"/>
          <w:noProof/>
          <w:vertAlign w:val="superscript"/>
        </w:rPr>
        <w:t>11</w:t>
      </w:r>
      <w:r w:rsidR="00DF1681" w:rsidRPr="00080AA4">
        <w:rPr>
          <w:rFonts w:ascii="Times New Roman" w:hAnsi="Times New Roman"/>
        </w:rPr>
        <w:fldChar w:fldCharType="end"/>
      </w:r>
      <w:r w:rsidR="00DF1681" w:rsidRPr="00080AA4">
        <w:rPr>
          <w:rFonts w:ascii="Times New Roman" w:hAnsi="Times New Roman"/>
        </w:rPr>
        <w:t xml:space="preserve">. </w:t>
      </w:r>
      <w:r w:rsidR="00A77FFC">
        <w:rPr>
          <w:rFonts w:ascii="Times New Roman" w:hAnsi="Times New Roman"/>
        </w:rPr>
        <w:t xml:space="preserve">Prior treatment history of cell lines and clinical cohorts was also investigated. No </w:t>
      </w:r>
      <w:r w:rsidR="00A77FFC">
        <w:rPr>
          <w:rFonts w:ascii="Times New Roman" w:hAnsi="Times New Roman"/>
        </w:rPr>
        <w:lastRenderedPageBreak/>
        <w:t>worldwide source was used for comparison due to the vast heterogeneity of treatment in healthcare systems globally.</w:t>
      </w:r>
    </w:p>
    <w:p w14:paraId="15A17390" w14:textId="606DAAA2" w:rsidR="00023342" w:rsidRPr="005B72C0" w:rsidRDefault="005B72C0" w:rsidP="0006609F">
      <w:pPr>
        <w:pStyle w:val="subheading"/>
        <w:spacing w:line="480" w:lineRule="auto"/>
        <w:ind w:left="0"/>
        <w:rPr>
          <w:rFonts w:asciiTheme="majorBidi" w:hAnsiTheme="majorBidi"/>
        </w:rPr>
      </w:pPr>
      <w:r w:rsidRPr="005923C2">
        <w:rPr>
          <w:rFonts w:asciiTheme="majorBidi" w:hAnsiTheme="majorBidi"/>
        </w:rPr>
        <w:t>2.</w:t>
      </w:r>
      <w:r>
        <w:rPr>
          <w:rFonts w:asciiTheme="majorBidi" w:hAnsiTheme="majorBidi"/>
        </w:rPr>
        <w:t>2</w:t>
      </w:r>
      <w:r w:rsidRPr="005923C2">
        <w:rPr>
          <w:rFonts w:asciiTheme="majorBidi" w:hAnsiTheme="majorBidi"/>
        </w:rPr>
        <w:t xml:space="preserve"> The </w:t>
      </w:r>
      <w:r>
        <w:rPr>
          <w:rFonts w:asciiTheme="majorBidi" w:hAnsiTheme="majorBidi"/>
        </w:rPr>
        <w:t>biologica</w:t>
      </w:r>
      <w:r w:rsidRPr="005923C2">
        <w:rPr>
          <w:rFonts w:asciiTheme="majorBidi" w:hAnsiTheme="majorBidi"/>
        </w:rPr>
        <w:t>l relevance of PCa cell lines</w:t>
      </w:r>
    </w:p>
    <w:p w14:paraId="467163E8" w14:textId="4B581858" w:rsidR="00DF1681" w:rsidRDefault="006858D0" w:rsidP="0006609F">
      <w:pPr>
        <w:spacing w:line="480" w:lineRule="auto"/>
        <w:rPr>
          <w:rFonts w:ascii="Times New Roman" w:hAnsi="Times New Roman"/>
        </w:rPr>
      </w:pPr>
      <w:r>
        <w:rPr>
          <w:rFonts w:ascii="Times New Roman" w:hAnsi="Times New Roman"/>
        </w:rPr>
        <w:t>To analyse the biological features of cell lines the KEGG prostate cancer gene set was used (systematic name</w:t>
      </w:r>
      <w:r w:rsidR="00407B06">
        <w:rPr>
          <w:rFonts w:ascii="Times New Roman" w:hAnsi="Times New Roman"/>
        </w:rPr>
        <w:t xml:space="preserve"> M13191,</w:t>
      </w:r>
      <w:r w:rsidR="00407B06" w:rsidRPr="00080AA4">
        <w:rPr>
          <w:rFonts w:ascii="Times New Roman" w:hAnsi="Times New Roman"/>
        </w:rPr>
        <w:fldChar w:fldCharType="begin">
          <w:fldData xml:space="preserve">PEVuZE5vdGU+PENpdGU+PEF1dGhvcj5LYW5laGlzYTwvQXV0aG9yPjxZZWFyPjIwMDA8L1llYXI+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</w:fldData>
        </w:fldChar>
      </w:r>
      <w:r w:rsidR="00BE6B3C">
        <w:rPr>
          <w:rFonts w:ascii="Times New Roman" w:hAnsi="Times New Roman"/>
        </w:rPr>
        <w:instrText xml:space="preserve"> ADDIN EN.CITE </w:instrText>
      </w:r>
      <w:r w:rsidR="00BE6B3C">
        <w:rPr>
          <w:rFonts w:ascii="Times New Roman" w:hAnsi="Times New Roman"/>
        </w:rPr>
        <w:fldChar w:fldCharType="begin">
          <w:fldData xml:space="preserve">PEVuZE5vdGU+PENpdGU+PEF1dGhvcj5LYW5laGlzYTwvQXV0aG9yPjxZZWFyPjIwMDA8L1llYXI+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</w:fldData>
        </w:fldChar>
      </w:r>
      <w:r w:rsidR="00BE6B3C">
        <w:rPr>
          <w:rFonts w:ascii="Times New Roman" w:hAnsi="Times New Roman"/>
        </w:rPr>
        <w:instrText xml:space="preserve"> ADDIN EN.CITE.DATA </w:instrText>
      </w:r>
      <w:r w:rsidR="00BE6B3C">
        <w:rPr>
          <w:rFonts w:ascii="Times New Roman" w:hAnsi="Times New Roman"/>
        </w:rPr>
      </w:r>
      <w:r w:rsidR="00BE6B3C">
        <w:rPr>
          <w:rFonts w:ascii="Times New Roman" w:hAnsi="Times New Roman"/>
        </w:rPr>
        <w:fldChar w:fldCharType="end"/>
      </w:r>
      <w:r w:rsidR="00407B06" w:rsidRPr="00080AA4">
        <w:rPr>
          <w:rFonts w:ascii="Times New Roman" w:hAnsi="Times New Roman"/>
        </w:rPr>
      </w:r>
      <w:r w:rsidR="00407B06" w:rsidRPr="00080AA4">
        <w:rPr>
          <w:rFonts w:ascii="Times New Roman" w:hAnsi="Times New Roman"/>
        </w:rPr>
        <w:fldChar w:fldCharType="separate"/>
      </w:r>
      <w:r w:rsidR="00BE6B3C" w:rsidRPr="00BE6B3C">
        <w:rPr>
          <w:rFonts w:ascii="Times New Roman" w:hAnsi="Times New Roman"/>
          <w:noProof/>
          <w:vertAlign w:val="superscript"/>
        </w:rPr>
        <w:t>12-14</w:t>
      </w:r>
      <w:r w:rsidR="00407B06" w:rsidRPr="00080AA4">
        <w:rPr>
          <w:rFonts w:ascii="Times New Roman" w:hAnsi="Times New Roman"/>
        </w:rPr>
        <w:fldChar w:fldCharType="end"/>
      </w:r>
      <w:r w:rsidR="00407B06">
        <w:rPr>
          <w:rFonts w:ascii="Times New Roman" w:hAnsi="Times New Roman"/>
        </w:rPr>
        <w:t xml:space="preserve">). </w:t>
      </w:r>
      <w:r w:rsidRPr="00080AA4">
        <w:rPr>
          <w:rFonts w:ascii="Times New Roman" w:hAnsi="Times New Roman"/>
        </w:rPr>
        <w:t>The Kyoto Encyclopaedia of Genes and Genomes (KEGG), details the most important gene alterations in PCa</w:t>
      </w:r>
      <w:r w:rsidR="00407B06">
        <w:rPr>
          <w:rFonts w:ascii="Times New Roman" w:hAnsi="Times New Roman"/>
        </w:rPr>
        <w:t xml:space="preserve"> </w:t>
      </w:r>
      <w:r w:rsidR="006C5849">
        <w:rPr>
          <w:rFonts w:ascii="Times New Roman" w:hAnsi="Times New Roman"/>
        </w:rPr>
        <w:t>by linking</w:t>
      </w:r>
      <w:r w:rsidR="006C5849" w:rsidRPr="00080AA4">
        <w:rPr>
          <w:rFonts w:ascii="Times New Roman" w:hAnsi="Times New Roman"/>
        </w:rPr>
        <w:t xml:space="preserve"> genomic and functional information with knowledge on cellular processes involved in oncogenesis.</w:t>
      </w:r>
      <w:r w:rsidR="006C5849">
        <w:rPr>
          <w:rFonts w:ascii="Times New Roman" w:hAnsi="Times New Roman"/>
        </w:rPr>
        <w:t xml:space="preserve"> </w:t>
      </w:r>
      <w:r w:rsidR="008A4CBE" w:rsidRPr="00080AA4">
        <w:rPr>
          <w:rFonts w:ascii="Times New Roman" w:hAnsi="Times New Roman"/>
        </w:rPr>
        <w:t xml:space="preserve">A further ten cell lines had limited biologic data available on the COSMIC (Catalogue of Somatic Mutations in Cancer) database (Supplementary Table </w:t>
      </w:r>
      <w:r w:rsidR="00A77FFC">
        <w:rPr>
          <w:rFonts w:ascii="Times New Roman" w:hAnsi="Times New Roman"/>
        </w:rPr>
        <w:t>2</w:t>
      </w:r>
      <w:r w:rsidR="008A4CBE" w:rsidRPr="00080AA4">
        <w:rPr>
          <w:rFonts w:ascii="Times New Roman" w:hAnsi="Times New Roman"/>
        </w:rPr>
        <w:t>) but often had few genes or only mutational data analysed, thus, were not analysed in depth</w:t>
      </w:r>
      <w:r w:rsidR="00546E98">
        <w:rPr>
          <w:rFonts w:ascii="Times New Roman" w:hAnsi="Times New Roman"/>
        </w:rPr>
        <w:t xml:space="preserve"> in our study.</w:t>
      </w:r>
      <w:r w:rsidR="0014128C">
        <w:rPr>
          <w:rFonts w:ascii="Times New Roman" w:hAnsi="Times New Roman"/>
        </w:rPr>
        <w:t xml:space="preserve"> The biological variables screened for in each cell line is shown in Supplementary Table </w:t>
      </w:r>
      <w:r w:rsidR="00A77FFC">
        <w:rPr>
          <w:rFonts w:ascii="Times New Roman" w:hAnsi="Times New Roman"/>
        </w:rPr>
        <w:t>4</w:t>
      </w:r>
      <w:r w:rsidR="0014128C">
        <w:rPr>
          <w:rFonts w:ascii="Times New Roman" w:hAnsi="Times New Roman"/>
        </w:rPr>
        <w:t>.</w:t>
      </w:r>
    </w:p>
    <w:p w14:paraId="1149A3C3" w14:textId="77777777" w:rsidR="002A7600" w:rsidRDefault="002A7600" w:rsidP="0006609F">
      <w:pPr>
        <w:spacing w:line="480" w:lineRule="auto"/>
        <w:rPr>
          <w:rFonts w:ascii="Times New Roman" w:hAnsi="Times New Roman"/>
        </w:rPr>
      </w:pPr>
    </w:p>
    <w:p w14:paraId="1C9ECCD5" w14:textId="52F97251" w:rsidR="00F110A8" w:rsidRDefault="00F110A8" w:rsidP="0006609F">
      <w:pPr>
        <w:spacing w:line="480" w:lineRule="auto"/>
        <w:rPr>
          <w:rFonts w:ascii="Times New Roman" w:hAnsi="Times New Roman"/>
        </w:rPr>
      </w:pPr>
      <w:r>
        <w:rPr>
          <w:rFonts w:ascii="Times New Roman" w:hAnsi="Times New Roman"/>
        </w:rPr>
        <w:t xml:space="preserve">The clinical cohorts on cBioPortal used to compare biological data </w:t>
      </w:r>
      <w:r w:rsidR="00C53AD0">
        <w:rPr>
          <w:rFonts w:ascii="Times New Roman" w:hAnsi="Times New Roman"/>
        </w:rPr>
        <w:t xml:space="preserve">in this study </w:t>
      </w:r>
      <w:r>
        <w:rPr>
          <w:rFonts w:ascii="Times New Roman" w:hAnsi="Times New Roman"/>
        </w:rPr>
        <w:t>were selected on the basis of all having</w:t>
      </w:r>
      <w:r w:rsidRPr="00080AA4">
        <w:rPr>
          <w:rFonts w:ascii="Times New Roman" w:hAnsi="Times New Roman"/>
        </w:rPr>
        <w:t xml:space="preserve"> at least 200 patients and biological data of at least two alteration types</w:t>
      </w:r>
      <w:r w:rsidR="00C53AD0">
        <w:rPr>
          <w:rFonts w:ascii="Times New Roman" w:hAnsi="Times New Roman"/>
        </w:rPr>
        <w:t xml:space="preserve">. Additionally, </w:t>
      </w:r>
      <w:r w:rsidRPr="00080AA4">
        <w:rPr>
          <w:rFonts w:ascii="Times New Roman" w:hAnsi="Times New Roman"/>
        </w:rPr>
        <w:t xml:space="preserve">a study of neuroendocrine PCa </w:t>
      </w:r>
      <w:r w:rsidRPr="00080AA4">
        <w:rPr>
          <w:rFonts w:ascii="Times New Roman" w:hAnsi="Times New Roman"/>
        </w:rPr>
        <w:fldChar w:fldCharType="begin">
          <w:fldData xml:space="preserve">PEVuZE5vdGU+PENpdGU+PEF1dGhvcj5CZWx0cmFuPC9BdXRob3I+PFllYXI+MjAxNjwvWWVhcj48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</w:fldData>
        </w:fldChar>
      </w:r>
      <w:r w:rsidR="00BE6B3C">
        <w:rPr>
          <w:rFonts w:ascii="Times New Roman" w:hAnsi="Times New Roman"/>
        </w:rPr>
        <w:instrText xml:space="preserve"> ADDIN EN.CITE </w:instrText>
      </w:r>
      <w:r w:rsidR="00BE6B3C">
        <w:rPr>
          <w:rFonts w:ascii="Times New Roman" w:hAnsi="Times New Roman"/>
        </w:rPr>
        <w:fldChar w:fldCharType="begin">
          <w:fldData xml:space="preserve">PEVuZE5vdGU+PENpdGU+PEF1dGhvcj5CZWx0cmFuPC9BdXRob3I+PFllYXI+MjAxNjwvWWVhcj48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</w:fldData>
        </w:fldChar>
      </w:r>
      <w:r w:rsidR="00BE6B3C">
        <w:rPr>
          <w:rFonts w:ascii="Times New Roman" w:hAnsi="Times New Roman"/>
        </w:rPr>
        <w:instrText xml:space="preserve"> ADDIN EN.CITE.DATA </w:instrText>
      </w:r>
      <w:r w:rsidR="00BE6B3C">
        <w:rPr>
          <w:rFonts w:ascii="Times New Roman" w:hAnsi="Times New Roman"/>
        </w:rPr>
      </w:r>
      <w:r w:rsidR="00BE6B3C">
        <w:rPr>
          <w:rFonts w:ascii="Times New Roman" w:hAnsi="Times New Roman"/>
        </w:rPr>
        <w:fldChar w:fldCharType="end"/>
      </w:r>
      <w:r w:rsidRPr="00080AA4">
        <w:rPr>
          <w:rFonts w:ascii="Times New Roman" w:hAnsi="Times New Roman"/>
        </w:rPr>
      </w:r>
      <w:r w:rsidRPr="00080AA4">
        <w:rPr>
          <w:rFonts w:ascii="Times New Roman" w:hAnsi="Times New Roman"/>
        </w:rPr>
        <w:fldChar w:fldCharType="separate"/>
      </w:r>
      <w:r w:rsidR="00BE6B3C" w:rsidRPr="00BE6B3C">
        <w:rPr>
          <w:rFonts w:ascii="Times New Roman" w:hAnsi="Times New Roman"/>
          <w:noProof/>
          <w:vertAlign w:val="superscript"/>
        </w:rPr>
        <w:t>15</w:t>
      </w:r>
      <w:r w:rsidRPr="00080AA4">
        <w:rPr>
          <w:rFonts w:ascii="Times New Roman" w:hAnsi="Times New Roman"/>
        </w:rPr>
        <w:fldChar w:fldCharType="end"/>
      </w:r>
      <w:r w:rsidR="00C53AD0">
        <w:rPr>
          <w:rFonts w:ascii="Times New Roman" w:hAnsi="Times New Roman"/>
        </w:rPr>
        <w:t xml:space="preserve"> </w:t>
      </w:r>
      <w:r w:rsidRPr="00080AA4">
        <w:rPr>
          <w:rFonts w:ascii="Times New Roman" w:hAnsi="Times New Roman"/>
        </w:rPr>
        <w:t>was included due to many 3D models taking on a neuroendocrine phenotype in vitro and ex vivo in laboratory settings and to allow comparison of different PCa types.</w:t>
      </w:r>
    </w:p>
    <w:p w14:paraId="54578BA2" w14:textId="3D94AC81" w:rsidR="00E8120E" w:rsidRDefault="00E8120E" w:rsidP="0006609F">
      <w:pPr>
        <w:spacing w:line="480" w:lineRule="auto"/>
        <w:rPr>
          <w:rFonts w:ascii="Times New Roman" w:hAnsi="Times New Roman"/>
        </w:rPr>
      </w:pPr>
    </w:p>
    <w:p w14:paraId="0BAAA4DD" w14:textId="57174FC1" w:rsidR="00E8120E" w:rsidRDefault="00E8120E" w:rsidP="0006609F">
      <w:pPr>
        <w:spacing w:line="480" w:lineRule="auto"/>
        <w:rPr>
          <w:rFonts w:ascii="Times New Roman" w:hAnsi="Times New Roman"/>
        </w:rPr>
      </w:pPr>
      <w:r>
        <w:rPr>
          <w:rFonts w:ascii="Times New Roman" w:hAnsi="Times New Roman"/>
        </w:rPr>
        <w:t>A heatmap identifying which cell lines are most suited to investigate specific molecular pathways was created and the KEGG PCa gene set was used to identify the top 50 pathways genes from the gene set were involved in (number of genes from the set involved in the pathway/ total number of genes involved in that pathway). The proportion related to the colour was the number of genes altered in each cell line/ total number of genes involved in that pathway.</w:t>
      </w:r>
    </w:p>
    <w:p w14:paraId="739CB720" w14:textId="48F614F1" w:rsidR="00023342" w:rsidRPr="002A7600" w:rsidRDefault="002A7600" w:rsidP="0006609F">
      <w:pPr>
        <w:pStyle w:val="subheading"/>
        <w:spacing w:line="480" w:lineRule="auto"/>
        <w:ind w:left="0"/>
        <w:rPr>
          <w:rFonts w:asciiTheme="majorBidi" w:hAnsiTheme="majorBidi"/>
        </w:rPr>
      </w:pPr>
      <w:r w:rsidRPr="005923C2">
        <w:rPr>
          <w:rFonts w:asciiTheme="majorBidi" w:hAnsiTheme="majorBidi"/>
        </w:rPr>
        <w:lastRenderedPageBreak/>
        <w:t>2.</w:t>
      </w:r>
      <w:r>
        <w:rPr>
          <w:rFonts w:asciiTheme="majorBidi" w:hAnsiTheme="majorBidi"/>
        </w:rPr>
        <w:t>3</w:t>
      </w:r>
      <w:r w:rsidRPr="005923C2">
        <w:rPr>
          <w:rFonts w:asciiTheme="majorBidi" w:hAnsiTheme="majorBidi"/>
        </w:rPr>
        <w:t xml:space="preserve"> </w:t>
      </w:r>
      <w:r>
        <w:rPr>
          <w:rFonts w:asciiTheme="majorBidi" w:hAnsiTheme="majorBidi"/>
        </w:rPr>
        <w:t>Statistical Analysis</w:t>
      </w:r>
    </w:p>
    <w:p w14:paraId="5CD07111" w14:textId="3D14E7F0" w:rsidR="00023342" w:rsidRDefault="00023342" w:rsidP="0006609F">
      <w:pPr>
        <w:spacing w:line="480" w:lineRule="auto"/>
        <w:rPr>
          <w:rFonts w:ascii="Times New Roman" w:hAnsi="Times New Roman"/>
        </w:rPr>
      </w:pPr>
      <w:r>
        <w:rPr>
          <w:rFonts w:ascii="Times New Roman" w:hAnsi="Times New Roman"/>
        </w:rPr>
        <w:t>All raw data was recorded on Microsoft Excel</w:t>
      </w:r>
      <w:r w:rsidR="00C14EDF">
        <w:rPr>
          <w:rFonts w:ascii="Times New Roman" w:hAnsi="Times New Roman"/>
        </w:rPr>
        <w:t xml:space="preserve">. Tests for normality used in this study </w:t>
      </w:r>
      <w:r w:rsidR="002A7600">
        <w:rPr>
          <w:rFonts w:ascii="Times New Roman" w:hAnsi="Times New Roman"/>
        </w:rPr>
        <w:t xml:space="preserve">were </w:t>
      </w:r>
      <w:r w:rsidR="002A7600" w:rsidRPr="00080AA4">
        <w:rPr>
          <w:rFonts w:ascii="Times New Roman" w:hAnsi="Times New Roman"/>
        </w:rPr>
        <w:t>the</w:t>
      </w:r>
      <w:r w:rsidR="00C14EDF" w:rsidRPr="00080AA4">
        <w:rPr>
          <w:rFonts w:ascii="Times New Roman" w:hAnsi="Times New Roman"/>
        </w:rPr>
        <w:t xml:space="preserve"> D’Agostino &amp;Pearson, Anderson-Darling, Shapiro-Wilkins, and the </w:t>
      </w:r>
      <w:proofErr w:type="spellStart"/>
      <w:r w:rsidR="00C14EDF" w:rsidRPr="00080AA4">
        <w:rPr>
          <w:rFonts w:ascii="Times New Roman" w:hAnsi="Times New Roman"/>
        </w:rPr>
        <w:t>Kolmogrov</w:t>
      </w:r>
      <w:proofErr w:type="spellEnd"/>
      <w:r w:rsidR="00C14EDF" w:rsidRPr="00080AA4">
        <w:rPr>
          <w:rFonts w:ascii="Times New Roman" w:hAnsi="Times New Roman"/>
        </w:rPr>
        <w:t>-Smirnov tests.</w:t>
      </w:r>
    </w:p>
    <w:p w14:paraId="6612BE46" w14:textId="77777777" w:rsidR="009853ED" w:rsidRDefault="009853ED" w:rsidP="0006609F">
      <w:pPr>
        <w:spacing w:line="480" w:lineRule="auto"/>
        <w:rPr>
          <w:rFonts w:ascii="Times New Roman" w:hAnsi="Times New Roman"/>
        </w:rPr>
      </w:pPr>
    </w:p>
    <w:p w14:paraId="6DF5832F" w14:textId="2299004C" w:rsidR="00DF1681" w:rsidRDefault="001C7093" w:rsidP="0006609F">
      <w:pPr>
        <w:spacing w:line="480" w:lineRule="auto"/>
        <w:rPr>
          <w:rFonts w:ascii="Times New Roman" w:hAnsi="Times New Roman"/>
        </w:rPr>
      </w:pPr>
      <w:r>
        <w:rPr>
          <w:rFonts w:ascii="Times New Roman" w:hAnsi="Times New Roman"/>
        </w:rPr>
        <w:t>This</w:t>
      </w:r>
      <w:r w:rsidR="009853ED" w:rsidRPr="009853ED">
        <w:rPr>
          <w:rFonts w:ascii="Times New Roman" w:hAnsi="Times New Roman"/>
        </w:rPr>
        <w:t xml:space="preserve"> study </w:t>
      </w:r>
      <w:r>
        <w:rPr>
          <w:rFonts w:ascii="Times New Roman" w:hAnsi="Times New Roman"/>
        </w:rPr>
        <w:t>focused on</w:t>
      </w:r>
      <w:r w:rsidR="009853ED" w:rsidRPr="009853ED">
        <w:rPr>
          <w:rFonts w:ascii="Times New Roman" w:hAnsi="Times New Roman"/>
        </w:rPr>
        <w:t xml:space="preserve"> the clinical </w:t>
      </w:r>
      <w:r>
        <w:rPr>
          <w:rFonts w:ascii="Times New Roman" w:hAnsi="Times New Roman"/>
        </w:rPr>
        <w:t xml:space="preserve">and biological </w:t>
      </w:r>
      <w:r w:rsidR="009853ED" w:rsidRPr="009853ED">
        <w:rPr>
          <w:rFonts w:ascii="Times New Roman" w:hAnsi="Times New Roman"/>
        </w:rPr>
        <w:t>relevance of prostate cancer cell lines by thoroughly investigating various variables pertinent to translational research and clinical applicability. Age and ethnicity of cell lines have been explored to comprehend their impact on disease progression and treatment response, unveiling potential disparities in outcomes. Additionally, we examine</w:t>
      </w:r>
      <w:r>
        <w:rPr>
          <w:rFonts w:ascii="Times New Roman" w:hAnsi="Times New Roman"/>
        </w:rPr>
        <w:t>d</w:t>
      </w:r>
      <w:r w:rsidR="009853ED" w:rsidRPr="009853ED">
        <w:rPr>
          <w:rFonts w:ascii="Times New Roman" w:hAnsi="Times New Roman"/>
        </w:rPr>
        <w:t xml:space="preserve"> Gleason grade and cancer type to ascertain the representativeness of cell line models across different disease stages and subtypes within prostate cancer. The assessment of treatment history aids in understanding drug resistance mechanisms and informs the development of novel therapeutic strategies for refractory disease. </w:t>
      </w:r>
      <w:r>
        <w:rPr>
          <w:rFonts w:ascii="Times New Roman" w:hAnsi="Times New Roman"/>
        </w:rPr>
        <w:t>O</w:t>
      </w:r>
      <w:r w:rsidR="009853ED" w:rsidRPr="009853ED">
        <w:rPr>
          <w:rFonts w:ascii="Times New Roman" w:hAnsi="Times New Roman"/>
        </w:rPr>
        <w:t>ur investigation encompasse</w:t>
      </w:r>
      <w:r>
        <w:rPr>
          <w:rFonts w:ascii="Times New Roman" w:hAnsi="Times New Roman"/>
        </w:rPr>
        <w:t>d</w:t>
      </w:r>
      <w:r w:rsidR="009853ED" w:rsidRPr="009853ED">
        <w:rPr>
          <w:rFonts w:ascii="Times New Roman" w:hAnsi="Times New Roman"/>
        </w:rPr>
        <w:t xml:space="preserve"> multiomics variables including mutations, copy number alterations, structural variants, microsatellite instability, mRNA and protein expression, and tumour mutational burden in cell lines, facilitating a comprehensive analysis of molecular features reflective of patient tumours. </w:t>
      </w:r>
    </w:p>
    <w:p w14:paraId="3F64106F" w14:textId="77777777" w:rsidR="009853ED" w:rsidRDefault="009853ED" w:rsidP="0006609F">
      <w:pPr>
        <w:spacing w:line="480" w:lineRule="auto"/>
        <w:rPr>
          <w:rFonts w:ascii="Times New Roman" w:hAnsi="Times New Roman"/>
        </w:rPr>
      </w:pPr>
    </w:p>
    <w:p w14:paraId="429AB39B" w14:textId="77777777" w:rsidR="00BE6B3C" w:rsidRPr="00BE6B3C" w:rsidRDefault="00DF1681" w:rsidP="00BE6B3C">
      <w:pPr>
        <w:pStyle w:val="EndNoteBibliography"/>
      </w:pPr>
      <w:r>
        <w:rPr>
          <w:rFonts w:ascii="Times New Roman" w:hAnsi="Times New Roman"/>
        </w:rPr>
        <w:fldChar w:fldCharType="begin"/>
      </w:r>
      <w:r>
        <w:rPr>
          <w:rFonts w:ascii="Times New Roman" w:hAnsi="Times New Roman"/>
        </w:rPr>
        <w:instrText xml:space="preserve"> ADDIN EN.REFLIST </w:instrText>
      </w:r>
      <w:r>
        <w:rPr>
          <w:rFonts w:ascii="Times New Roman" w:hAnsi="Times New Roman"/>
        </w:rPr>
        <w:fldChar w:fldCharType="separate"/>
      </w:r>
      <w:r w:rsidR="00BE6B3C" w:rsidRPr="00BE6B3C">
        <w:t>1.</w:t>
      </w:r>
      <w:r w:rsidR="00BE6B3C" w:rsidRPr="00BE6B3C">
        <w:tab/>
        <w:t xml:space="preserve">Sailer V, von Amsberg G, Duensing S, et al. Experimental in vitro, ex vivo and in vivo models in prostate cancer research. </w:t>
      </w:r>
      <w:r w:rsidR="00BE6B3C" w:rsidRPr="00BE6B3C">
        <w:rPr>
          <w:i/>
        </w:rPr>
        <w:t>Nature Reviews Urology</w:t>
      </w:r>
      <w:r w:rsidR="00BE6B3C" w:rsidRPr="00BE6B3C">
        <w:t>. 2023/03/01 2023;20(3):158-178. doi:10.1038/s41585-022-00677-z</w:t>
      </w:r>
    </w:p>
    <w:p w14:paraId="052042FB" w14:textId="77777777" w:rsidR="00BE6B3C" w:rsidRPr="00BE6B3C" w:rsidRDefault="00BE6B3C" w:rsidP="00BE6B3C">
      <w:pPr>
        <w:pStyle w:val="EndNoteBibliography"/>
      </w:pPr>
      <w:r w:rsidRPr="00BE6B3C">
        <w:t>2.</w:t>
      </w:r>
      <w:r w:rsidRPr="00BE6B3C">
        <w:tab/>
        <w:t xml:space="preserve">Valentine H, Aiken W, Morrison B, et al. Expanding the Prostate Cancer Cell Line Repertoire with ACRJ-PC28, an AR-negative Neuroendocrine Cell Line Derived From an African-Caribbean Patient. </w:t>
      </w:r>
      <w:r w:rsidRPr="00BE6B3C">
        <w:rPr>
          <w:i/>
        </w:rPr>
        <w:t>Cancer Research Communications</w:t>
      </w:r>
      <w:r w:rsidRPr="00BE6B3C">
        <w:t>. 2022;2(11):1355-1371. doi:10.1158/2767-9764.Crc-22-0245</w:t>
      </w:r>
    </w:p>
    <w:p w14:paraId="17EA87D9" w14:textId="77777777" w:rsidR="00BE6B3C" w:rsidRPr="00BE6B3C" w:rsidRDefault="00BE6B3C" w:rsidP="00BE6B3C">
      <w:pPr>
        <w:pStyle w:val="EndNoteBibliography"/>
      </w:pPr>
      <w:r w:rsidRPr="00BE6B3C">
        <w:t>3.</w:t>
      </w:r>
      <w:r w:rsidRPr="00BE6B3C">
        <w:tab/>
        <w:t xml:space="preserve">Gao J, Aksoy BA, Dogrusoz U, et al. Integrative analysis of complex cancer genomics and clinical profiles using the cBioPortal. </w:t>
      </w:r>
      <w:r w:rsidRPr="00BE6B3C">
        <w:rPr>
          <w:i/>
        </w:rPr>
        <w:t>Sci Signal</w:t>
      </w:r>
      <w:r w:rsidRPr="00BE6B3C">
        <w:t>. Apr 2 2013;6(269):pl1. doi:10.1126/scisignal.2004088</w:t>
      </w:r>
    </w:p>
    <w:p w14:paraId="3DD55845" w14:textId="77777777" w:rsidR="00BE6B3C" w:rsidRPr="00BE6B3C" w:rsidRDefault="00BE6B3C" w:rsidP="00BE6B3C">
      <w:pPr>
        <w:pStyle w:val="EndNoteBibliography"/>
      </w:pPr>
      <w:r w:rsidRPr="00BE6B3C">
        <w:t>4.</w:t>
      </w:r>
      <w:r w:rsidRPr="00BE6B3C">
        <w:tab/>
        <w:t xml:space="preserve">Cerami E, Gao J, Dogrusoz U, et al. The cBio cancer genomics portal: an open platform for exploring multidimensional cancer genomics data. </w:t>
      </w:r>
      <w:r w:rsidRPr="00BE6B3C">
        <w:rPr>
          <w:i/>
        </w:rPr>
        <w:t>Cancer Discov</w:t>
      </w:r>
      <w:r w:rsidRPr="00BE6B3C">
        <w:t>. May 2012;2(5):401-4. doi:10.1158/2159-8290.Cd-12-0095</w:t>
      </w:r>
    </w:p>
    <w:p w14:paraId="218C62C7" w14:textId="77777777" w:rsidR="00BE6B3C" w:rsidRPr="00BE6B3C" w:rsidRDefault="00BE6B3C" w:rsidP="00BE6B3C">
      <w:pPr>
        <w:pStyle w:val="EndNoteBibliography"/>
      </w:pPr>
      <w:r w:rsidRPr="00BE6B3C">
        <w:lastRenderedPageBreak/>
        <w:t>5.</w:t>
      </w:r>
      <w:r w:rsidRPr="00BE6B3C">
        <w:tab/>
        <w:t xml:space="preserve">White JA, Kaninjing ET, Adeniji KA, et al. Whole-exome Sequencing of Nigerian Prostate Tumors from the Prostate Cancer Transatlantic Consortium (CaPTC) Reveals DNA Repair Genes Associated with African Ancestry. </w:t>
      </w:r>
      <w:r w:rsidRPr="00BE6B3C">
        <w:rPr>
          <w:i/>
        </w:rPr>
        <w:t>Cancer Research Communications</w:t>
      </w:r>
      <w:r w:rsidRPr="00BE6B3C">
        <w:t>. 2022;2(9):1005-1016. doi:10.1158/2767-9764.Crc-22-0136</w:t>
      </w:r>
    </w:p>
    <w:p w14:paraId="7F3E9141" w14:textId="77777777" w:rsidR="00BE6B3C" w:rsidRPr="00BE6B3C" w:rsidRDefault="00BE6B3C" w:rsidP="00BE6B3C">
      <w:pPr>
        <w:pStyle w:val="EndNoteBibliography"/>
      </w:pPr>
      <w:r w:rsidRPr="00BE6B3C">
        <w:t>6.</w:t>
      </w:r>
      <w:r w:rsidRPr="00BE6B3C">
        <w:tab/>
        <w:t xml:space="preserve">Du Y, Long Q, Guan B, et al. Robot-Assisted Radical Prostatectomy Is More Beneficial for Prostate Cancer Patients: A System Review and Meta-Analysis. </w:t>
      </w:r>
      <w:r w:rsidRPr="00BE6B3C">
        <w:rPr>
          <w:i/>
        </w:rPr>
        <w:t>Medical science monitor : international medical journal of experimental and clinical research</w:t>
      </w:r>
      <w:r w:rsidRPr="00BE6B3C">
        <w:t>. 2018;24:272-287. doi:10.12659/msm.907092</w:t>
      </w:r>
    </w:p>
    <w:p w14:paraId="12B9DB51" w14:textId="16A5E55E" w:rsidR="00BE6B3C" w:rsidRPr="00BE6B3C" w:rsidRDefault="00BE6B3C" w:rsidP="00BE6B3C">
      <w:pPr>
        <w:pStyle w:val="EndNoteBibliography"/>
      </w:pPr>
      <w:r w:rsidRPr="00BE6B3C">
        <w:t>7.</w:t>
      </w:r>
      <w:r w:rsidRPr="00BE6B3C">
        <w:tab/>
        <w:t xml:space="preserve">Statistics OfN. Ethnic group, national identity and religion. Accessed 06 March, 2024. </w:t>
      </w:r>
      <w:hyperlink r:id="rId9" w:history="1">
        <w:r w:rsidRPr="00BE6B3C">
          <w:rPr>
            <w:rStyle w:val="Hyperlink"/>
          </w:rPr>
          <w:t>https://www.ons.gov.uk/methodology/classificationsandstandards/measuringequality/ethnicgroupnationalidentityandreligion</w:t>
        </w:r>
      </w:hyperlink>
    </w:p>
    <w:p w14:paraId="67928EB6" w14:textId="77777777" w:rsidR="00BE6B3C" w:rsidRPr="00BE6B3C" w:rsidRDefault="00BE6B3C" w:rsidP="00BE6B3C">
      <w:pPr>
        <w:pStyle w:val="EndNoteBibliography"/>
      </w:pPr>
      <w:r w:rsidRPr="00BE6B3C">
        <w:t>8.</w:t>
      </w:r>
      <w:r w:rsidRPr="00BE6B3C">
        <w:tab/>
        <w:t xml:space="preserve">Fletcher SA, Marchese M, Cole AP, et al. Geographic Distribution of Racial Differences in Prostate Cancer Mortality. </w:t>
      </w:r>
      <w:r w:rsidRPr="00BE6B3C">
        <w:rPr>
          <w:i/>
        </w:rPr>
        <w:t>JAMA Network Open</w:t>
      </w:r>
      <w:r w:rsidRPr="00BE6B3C">
        <w:t>. 2020;3(3):e201839-e201839. doi:10.1001/jamanetworkopen.2020.1839</w:t>
      </w:r>
    </w:p>
    <w:p w14:paraId="68FD935B" w14:textId="77777777" w:rsidR="00BE6B3C" w:rsidRPr="00BE6B3C" w:rsidRDefault="00BE6B3C" w:rsidP="00BE6B3C">
      <w:pPr>
        <w:pStyle w:val="EndNoteBibliography"/>
      </w:pPr>
      <w:r w:rsidRPr="00BE6B3C">
        <w:t>9.</w:t>
      </w:r>
      <w:r w:rsidRPr="00BE6B3C">
        <w:tab/>
        <w:t>Institute. NC. Data from: SEER*Statdatabase: November 2016 submission</w:t>
      </w:r>
    </w:p>
    <w:p w14:paraId="38DD864A" w14:textId="77777777" w:rsidR="00BE6B3C" w:rsidRPr="00BE6B3C" w:rsidRDefault="00BE6B3C" w:rsidP="00BE6B3C">
      <w:pPr>
        <w:pStyle w:val="EndNoteBibliography"/>
      </w:pPr>
      <w:r w:rsidRPr="00BE6B3C">
        <w:t xml:space="preserve">. Deposited Released April 2017. </w:t>
      </w:r>
    </w:p>
    <w:p w14:paraId="7722CCC7" w14:textId="77777777" w:rsidR="00BE6B3C" w:rsidRPr="00BE6B3C" w:rsidRDefault="00BE6B3C" w:rsidP="00BE6B3C">
      <w:pPr>
        <w:pStyle w:val="EndNoteBibliography"/>
      </w:pPr>
      <w:r w:rsidRPr="00BE6B3C">
        <w:t>10.</w:t>
      </w:r>
      <w:r w:rsidRPr="00BE6B3C">
        <w:tab/>
        <w:t xml:space="preserve">Fraser M, Sabelnykova VY, Yamaguchi TN, et al. Genomic hallmarks of localized, non-indolent prostate cancer. </w:t>
      </w:r>
      <w:r w:rsidRPr="00BE6B3C">
        <w:rPr>
          <w:i/>
        </w:rPr>
        <w:t>Nature</w:t>
      </w:r>
      <w:r w:rsidRPr="00BE6B3C">
        <w:t>. 2017/01/01 2017;541(7637):359-364. doi:10.1038/nature20788</w:t>
      </w:r>
    </w:p>
    <w:p w14:paraId="43DC6F0E" w14:textId="77777777" w:rsidR="00BE6B3C" w:rsidRPr="00BE6B3C" w:rsidRDefault="00BE6B3C" w:rsidP="00BE6B3C">
      <w:pPr>
        <w:pStyle w:val="EndNoteBibliography"/>
      </w:pPr>
      <w:r w:rsidRPr="00BE6B3C">
        <w:t>11.</w:t>
      </w:r>
      <w:r w:rsidRPr="00BE6B3C">
        <w:tab/>
        <w:t xml:space="preserve">Ackerman LA, Rosai J. Surgical pathology. </w:t>
      </w:r>
      <w:r w:rsidRPr="00BE6B3C">
        <w:rPr>
          <w:i/>
        </w:rPr>
        <w:t>Surgical pathology</w:t>
      </w:r>
      <w:r w:rsidRPr="00BE6B3C">
        <w:t>. 1974:1394-1394.</w:t>
      </w:r>
    </w:p>
    <w:p w14:paraId="3660A172" w14:textId="77777777" w:rsidR="00BE6B3C" w:rsidRPr="00BE6B3C" w:rsidRDefault="00BE6B3C" w:rsidP="00BE6B3C">
      <w:pPr>
        <w:pStyle w:val="EndNoteBibliography"/>
      </w:pPr>
      <w:r w:rsidRPr="00BE6B3C">
        <w:t>12.</w:t>
      </w:r>
      <w:r w:rsidRPr="00BE6B3C">
        <w:tab/>
        <w:t xml:space="preserve">Kanehisa M, Goto S. KEGG: kyoto encyclopedia of genes and genomes. </w:t>
      </w:r>
      <w:r w:rsidRPr="00BE6B3C">
        <w:rPr>
          <w:i/>
        </w:rPr>
        <w:t>Nucleic Acids Res</w:t>
      </w:r>
      <w:r w:rsidRPr="00BE6B3C">
        <w:t>. Jan 1 2000;28(1):27-30. doi:10.1093/nar/28.1.27</w:t>
      </w:r>
    </w:p>
    <w:p w14:paraId="0C14E3B1" w14:textId="77777777" w:rsidR="00BE6B3C" w:rsidRPr="00BE6B3C" w:rsidRDefault="00BE6B3C" w:rsidP="00BE6B3C">
      <w:pPr>
        <w:pStyle w:val="EndNoteBibliography"/>
      </w:pPr>
      <w:r w:rsidRPr="00BE6B3C">
        <w:t>13.</w:t>
      </w:r>
      <w:r w:rsidRPr="00BE6B3C">
        <w:tab/>
        <w:t xml:space="preserve">Kanehisa M. Toward understanding the origin and evolution of cellular organisms. </w:t>
      </w:r>
      <w:r w:rsidRPr="00BE6B3C">
        <w:rPr>
          <w:i/>
        </w:rPr>
        <w:t>Protein Sci</w:t>
      </w:r>
      <w:r w:rsidRPr="00BE6B3C">
        <w:t>. Nov 2019;28(11):1947-1951. doi:10.1002/pro.3715</w:t>
      </w:r>
    </w:p>
    <w:p w14:paraId="1064ADE4" w14:textId="77777777" w:rsidR="00BE6B3C" w:rsidRPr="00BE6B3C" w:rsidRDefault="00BE6B3C" w:rsidP="00BE6B3C">
      <w:pPr>
        <w:pStyle w:val="EndNoteBibliography"/>
      </w:pPr>
      <w:r w:rsidRPr="00BE6B3C">
        <w:t>14.</w:t>
      </w:r>
      <w:r w:rsidRPr="00BE6B3C">
        <w:tab/>
        <w:t xml:space="preserve">Kanehisa M, Furumichi M, Sato Y, Kawashima M, Ishiguro-Watanabe M. KEGG for taxonomy-based analysis of pathways and genomes. </w:t>
      </w:r>
      <w:r w:rsidRPr="00BE6B3C">
        <w:rPr>
          <w:i/>
        </w:rPr>
        <w:t>Nucleic Acids Res</w:t>
      </w:r>
      <w:r w:rsidRPr="00BE6B3C">
        <w:t>. Jan 6 2023;51(D1):D587-d592. doi:10.1093/nar/gkac963</w:t>
      </w:r>
    </w:p>
    <w:p w14:paraId="5F8B3C81" w14:textId="77777777" w:rsidR="00BE6B3C" w:rsidRPr="00BE6B3C" w:rsidRDefault="00BE6B3C" w:rsidP="00BE6B3C">
      <w:pPr>
        <w:pStyle w:val="EndNoteBibliography"/>
      </w:pPr>
      <w:r w:rsidRPr="00BE6B3C">
        <w:t>15.</w:t>
      </w:r>
      <w:r w:rsidRPr="00BE6B3C">
        <w:tab/>
        <w:t xml:space="preserve">Beltran H, Prandi D, Mosquera JM, et al. Divergent clonal evolution of castration-resistant neuroendocrine prostate cancer. </w:t>
      </w:r>
      <w:r w:rsidRPr="00BE6B3C">
        <w:rPr>
          <w:i/>
        </w:rPr>
        <w:t>Nat Med</w:t>
      </w:r>
      <w:r w:rsidRPr="00BE6B3C">
        <w:t>. Mar 2016;22(3):298-305. doi:10.1038/nm.4045</w:t>
      </w:r>
    </w:p>
    <w:p w14:paraId="6174B61F" w14:textId="357EE105" w:rsidR="00E74937" w:rsidRPr="00D21AEE" w:rsidRDefault="00DF1681" w:rsidP="0006609F">
      <w:pPr>
        <w:spacing w:line="480" w:lineRule="auto"/>
        <w:rPr>
          <w:rFonts w:ascii="Times New Roman" w:hAnsi="Times New Roman"/>
        </w:rPr>
      </w:pPr>
      <w:r>
        <w:rPr>
          <w:rFonts w:ascii="Times New Roman" w:hAnsi="Times New Roman"/>
        </w:rPr>
        <w:fldChar w:fldCharType="end"/>
      </w:r>
    </w:p>
    <w:sectPr w:rsidR="00E74937" w:rsidRPr="00D21AE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Roboto">
    <w:panose1 w:val="02000000000000000000"/>
    <w:charset w:val="00"/>
    <w:family w:val="auto"/>
    <w:pitch w:val="variable"/>
    <w:sig w:usb0="E0000AFF" w:usb1="5000217F" w:usb2="0000002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D26B7"/>
    <w:rsid w:val="00023342"/>
    <w:rsid w:val="0006609F"/>
    <w:rsid w:val="00085AC1"/>
    <w:rsid w:val="000E3AB0"/>
    <w:rsid w:val="0014128C"/>
    <w:rsid w:val="001909A9"/>
    <w:rsid w:val="001C7093"/>
    <w:rsid w:val="001F182F"/>
    <w:rsid w:val="002A7600"/>
    <w:rsid w:val="002B28B1"/>
    <w:rsid w:val="003605C6"/>
    <w:rsid w:val="003C52CF"/>
    <w:rsid w:val="003E43CE"/>
    <w:rsid w:val="00407B06"/>
    <w:rsid w:val="004521DE"/>
    <w:rsid w:val="00546E98"/>
    <w:rsid w:val="005833BD"/>
    <w:rsid w:val="005B72C0"/>
    <w:rsid w:val="005D01DA"/>
    <w:rsid w:val="006547A2"/>
    <w:rsid w:val="006858D0"/>
    <w:rsid w:val="006B4E35"/>
    <w:rsid w:val="006C28F8"/>
    <w:rsid w:val="006C5849"/>
    <w:rsid w:val="008A4CBE"/>
    <w:rsid w:val="008B1A5A"/>
    <w:rsid w:val="0093648C"/>
    <w:rsid w:val="009806CA"/>
    <w:rsid w:val="009853ED"/>
    <w:rsid w:val="009B2FAD"/>
    <w:rsid w:val="00A77FFC"/>
    <w:rsid w:val="00AA3D1D"/>
    <w:rsid w:val="00B2275E"/>
    <w:rsid w:val="00B30932"/>
    <w:rsid w:val="00B54ACD"/>
    <w:rsid w:val="00B854F0"/>
    <w:rsid w:val="00BC4F6E"/>
    <w:rsid w:val="00BD4094"/>
    <w:rsid w:val="00BE6B3C"/>
    <w:rsid w:val="00C1101A"/>
    <w:rsid w:val="00C14EDF"/>
    <w:rsid w:val="00C53AD0"/>
    <w:rsid w:val="00C76859"/>
    <w:rsid w:val="00CB6CDF"/>
    <w:rsid w:val="00D158E3"/>
    <w:rsid w:val="00D21AEE"/>
    <w:rsid w:val="00D3480C"/>
    <w:rsid w:val="00D863FB"/>
    <w:rsid w:val="00DD26B7"/>
    <w:rsid w:val="00DF1681"/>
    <w:rsid w:val="00E00314"/>
    <w:rsid w:val="00E314F1"/>
    <w:rsid w:val="00E74937"/>
    <w:rsid w:val="00E8120E"/>
    <w:rsid w:val="00E9681A"/>
    <w:rsid w:val="00EE4D0F"/>
    <w:rsid w:val="00F110A8"/>
    <w:rsid w:val="00F94B53"/>
    <w:rsid w:val="11D7EE68"/>
    <w:rsid w:val="28CE0633"/>
    <w:rsid w:val="42B70F34"/>
    <w:rsid w:val="61DE4B09"/>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AA4912"/>
  <w15:chartTrackingRefBased/>
  <w15:docId w15:val="{5ADDB25F-03B9-4D38-9818-370FAE3618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648C"/>
    <w:pPr>
      <w:spacing w:after="0" w:line="240" w:lineRule="auto"/>
    </w:pPr>
    <w:rPr>
      <w:kern w:val="0"/>
      <w:sz w:val="24"/>
      <w:szCs w:val="24"/>
      <w:lang w:bidi="ar-SA"/>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F1681"/>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F1681"/>
    <w:rPr>
      <w:rFonts w:ascii="Calibri" w:hAnsi="Calibri" w:cs="Calibri"/>
      <w:noProof/>
      <w:kern w:val="0"/>
      <w:sz w:val="24"/>
      <w:szCs w:val="24"/>
      <w:lang w:val="en-US" w:bidi="ar-SA"/>
      <w14:ligatures w14:val="none"/>
    </w:rPr>
  </w:style>
  <w:style w:type="paragraph" w:customStyle="1" w:styleId="EndNoteBibliography">
    <w:name w:val="EndNote Bibliography"/>
    <w:basedOn w:val="Normal"/>
    <w:link w:val="EndNoteBibliographyChar"/>
    <w:rsid w:val="00DF1681"/>
    <w:rPr>
      <w:rFonts w:ascii="Calibri" w:hAnsi="Calibri" w:cs="Calibri"/>
      <w:noProof/>
      <w:lang w:val="en-US"/>
    </w:rPr>
  </w:style>
  <w:style w:type="character" w:customStyle="1" w:styleId="EndNoteBibliographyChar">
    <w:name w:val="EndNote Bibliography Char"/>
    <w:basedOn w:val="DefaultParagraphFont"/>
    <w:link w:val="EndNoteBibliography"/>
    <w:rsid w:val="00DF1681"/>
    <w:rPr>
      <w:rFonts w:ascii="Calibri" w:hAnsi="Calibri" w:cs="Calibri"/>
      <w:noProof/>
      <w:kern w:val="0"/>
      <w:sz w:val="24"/>
      <w:szCs w:val="24"/>
      <w:lang w:val="en-US" w:bidi="ar-SA"/>
      <w14:ligatures w14:val="none"/>
    </w:rPr>
  </w:style>
  <w:style w:type="paragraph" w:customStyle="1" w:styleId="subheading">
    <w:name w:val="subheading"/>
    <w:basedOn w:val="Normal"/>
    <w:qFormat/>
    <w:rsid w:val="005B72C0"/>
    <w:pPr>
      <w:keepNext/>
      <w:keepLines/>
      <w:spacing w:before="240"/>
      <w:ind w:left="780"/>
      <w:outlineLvl w:val="0"/>
    </w:pPr>
    <w:rPr>
      <w:rFonts w:ascii="Roboto" w:eastAsiaTheme="majorEastAsia" w:hAnsi="Roboto" w:cstheme="majorBidi"/>
      <w:b/>
      <w:color w:val="000000" w:themeColor="text1"/>
      <w:sz w:val="28"/>
      <w:szCs w:val="32"/>
      <w:lang w:eastAsia="ja-JP"/>
    </w:rPr>
  </w:style>
  <w:style w:type="character" w:styleId="CommentReference">
    <w:name w:val="annotation reference"/>
    <w:basedOn w:val="DefaultParagraphFont"/>
    <w:uiPriority w:val="99"/>
    <w:semiHidden/>
    <w:unhideWhenUsed/>
    <w:rsid w:val="00B30932"/>
    <w:rPr>
      <w:sz w:val="16"/>
      <w:szCs w:val="16"/>
    </w:rPr>
  </w:style>
  <w:style w:type="paragraph" w:styleId="CommentText">
    <w:name w:val="annotation text"/>
    <w:basedOn w:val="Normal"/>
    <w:link w:val="CommentTextChar"/>
    <w:uiPriority w:val="99"/>
    <w:unhideWhenUsed/>
    <w:rsid w:val="00B30932"/>
    <w:pPr>
      <w:spacing w:after="160"/>
    </w:pPr>
    <w:rPr>
      <w:sz w:val="20"/>
      <w:szCs w:val="20"/>
      <w:lang w:bidi="he-IL"/>
    </w:rPr>
  </w:style>
  <w:style w:type="character" w:customStyle="1" w:styleId="CommentTextChar">
    <w:name w:val="Comment Text Char"/>
    <w:basedOn w:val="DefaultParagraphFont"/>
    <w:link w:val="CommentText"/>
    <w:uiPriority w:val="99"/>
    <w:rsid w:val="00B30932"/>
    <w:rPr>
      <w:kern w:val="0"/>
      <w:sz w:val="20"/>
      <w:szCs w:val="20"/>
      <w14:ligatures w14:val="none"/>
    </w:rPr>
  </w:style>
  <w:style w:type="character" w:styleId="Hyperlink">
    <w:name w:val="Hyperlink"/>
    <w:basedOn w:val="DefaultParagraphFont"/>
    <w:uiPriority w:val="99"/>
    <w:unhideWhenUsed/>
    <w:rsid w:val="00C1101A"/>
    <w:rPr>
      <w:color w:val="0563C1" w:themeColor="hyperlink"/>
      <w:u w:val="single"/>
    </w:rPr>
  </w:style>
  <w:style w:type="character" w:styleId="UnresolvedMention">
    <w:name w:val="Unresolved Mention"/>
    <w:basedOn w:val="DefaultParagraphFont"/>
    <w:uiPriority w:val="99"/>
    <w:semiHidden/>
    <w:unhideWhenUsed/>
    <w:rsid w:val="00C110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hyperlink" Target="https://www.ons.gov.uk/methodology/classificationsandstandards/measuringequality/ethnicgroupnationalidentityandrelig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B7024E22B3FD34AB1D2D01292179E77" ma:contentTypeVersion="18" ma:contentTypeDescription="Create a new document." ma:contentTypeScope="" ma:versionID="f216e8791f3d55e3fc9cd460bd0f5916">
  <xsd:schema xmlns:xsd="http://www.w3.org/2001/XMLSchema" xmlns:xs="http://www.w3.org/2001/XMLSchema" xmlns:p="http://schemas.microsoft.com/office/2006/metadata/properties" xmlns:ns2="7097d189-ae5a-4ec7-a267-0da18d51427d" xmlns:ns3="5e6e9674-b7c0-40e7-a753-c3baef543ae9" targetNamespace="http://schemas.microsoft.com/office/2006/metadata/properties" ma:root="true" ma:fieldsID="f77dce3a0139ff2800ea727a0bb07329" ns2:_="" ns3:_="">
    <xsd:import namespace="7097d189-ae5a-4ec7-a267-0da18d51427d"/>
    <xsd:import namespace="5e6e9674-b7c0-40e7-a753-c3baef543ae9"/>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LengthInSeconds" minOccurs="0"/>
                <xsd:element ref="ns2:MediaServiceAutoKeyPoints" minOccurs="0"/>
                <xsd:element ref="ns2:MediaServiceKeyPoints" minOccurs="0"/>
                <xsd:element ref="ns3:SharedWithUsers" minOccurs="0"/>
                <xsd:element ref="ns3:SharedWithDetails" minOccurs="0"/>
                <xsd:element ref="ns2:MediaServiceGenerationTime" minOccurs="0"/>
                <xsd:element ref="ns2:MediaServiceEventHashCode" minOccurs="0"/>
                <xsd:element ref="ns2:MediaServiceOCR" minOccurs="0"/>
                <xsd:element ref="ns2:MediaServiceObjectDetectorVersions" minOccurs="0"/>
                <xsd:element ref="ns2:MediaServiceLocation" minOccurs="0"/>
                <xsd:element ref="ns2:lcf76f155ced4ddcb4097134ff3c332f" minOccurs="0"/>
                <xsd:element ref="ns3:TaxCatchAll"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097d189-ae5a-4ec7-a267-0da18d51427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LengthInSeconds" ma:index="12" nillable="true" ma:displayName="MediaLengthInSeconds" ma:hidden="true" ma:internalName="MediaLengthInSeconds" ma:readOnly="true">
      <xsd:simpleType>
        <xsd:restriction base="dms:Unknown"/>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element name="MediaServiceLocation" ma:index="21" nillable="true" ma:displayName="Location" ma:indexed="true" ma:internalName="MediaServiceLocation" ma:readOnly="true">
      <xsd:simpleType>
        <xsd:restriction base="dms:Text"/>
      </xsd:simpleType>
    </xsd:element>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579a89b1-2c2c-4f7f-9bd7-7914fb13a02b" ma:termSetId="09814cd3-568e-fe90-9814-8d621ff8fb84" ma:anchorId="fba54fb3-c3e1-fe81-a776-ca4b69148c4d" ma:open="true" ma:isKeyword="false">
      <xsd:complexType>
        <xsd:sequence>
          <xsd:element ref="pc:Terms" minOccurs="0" maxOccurs="1"/>
        </xsd:sequence>
      </xsd:complex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e6e9674-b7c0-40e7-a753-c3baef543ae9"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TaxCatchAll" ma:index="24" nillable="true" ma:displayName="Taxonomy Catch All Column" ma:hidden="true" ma:list="{d6c91e64-4653-4f18-ae9e-692bdd161805}" ma:internalName="TaxCatchAll" ma:showField="CatchAllData" ma:web="5e6e9674-b7c0-40e7-a753-c3baef543ae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7097d189-ae5a-4ec7-a267-0da18d51427d">
      <Terms xmlns="http://schemas.microsoft.com/office/infopath/2007/PartnerControls"/>
    </lcf76f155ced4ddcb4097134ff3c332f>
    <TaxCatchAll xmlns="5e6e9674-b7c0-40e7-a753-c3baef543ae9"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3503947-E20B-4763-B1CA-EA21C6A0480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097d189-ae5a-4ec7-a267-0da18d51427d"/>
    <ds:schemaRef ds:uri="5e6e9674-b7c0-40e7-a753-c3baef543a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F547004-5B76-5F49-BF19-52220FDAF9B1}">
  <ds:schemaRefs>
    <ds:schemaRef ds:uri="http://schemas.openxmlformats.org/officeDocument/2006/bibliography"/>
  </ds:schemaRefs>
</ds:datastoreItem>
</file>

<file path=customXml/itemProps3.xml><?xml version="1.0" encoding="utf-8"?>
<ds:datastoreItem xmlns:ds="http://schemas.openxmlformats.org/officeDocument/2006/customXml" ds:itemID="{704B71E8-F073-43F8-BD28-2E18E0C319EF}">
  <ds:schemaRefs>
    <ds:schemaRef ds:uri="http://schemas.microsoft.com/office/2006/metadata/properties"/>
    <ds:schemaRef ds:uri="http://schemas.microsoft.com/office/infopath/2007/PartnerControls"/>
    <ds:schemaRef ds:uri="7097d189-ae5a-4ec7-a267-0da18d51427d"/>
    <ds:schemaRef ds:uri="5e6e9674-b7c0-40e7-a753-c3baef543ae9"/>
  </ds:schemaRefs>
</ds:datastoreItem>
</file>

<file path=customXml/itemProps4.xml><?xml version="1.0" encoding="utf-8"?>
<ds:datastoreItem xmlns:ds="http://schemas.openxmlformats.org/officeDocument/2006/customXml" ds:itemID="{AAAB29C5-3BDE-431D-82A0-D631C115DD98}">
  <ds:schemaRefs>
    <ds:schemaRef ds:uri="http://schemas.microsoft.com/sharepoint/v3/contenttype/forms"/>
  </ds:schemaRefs>
</ds:datastoreItem>
</file>

<file path=docMetadata/LabelInfo.xml><?xml version="1.0" encoding="utf-8"?>
<clbl:labelList xmlns:clbl="http://schemas.microsoft.com/office/2020/mipLabelMetadata">
  <clbl:label id="{1faf88fe-a998-4c5b-93c9-210a11d9a5c2}" enabled="0" method="" siteId="{1faf88fe-a998-4c5b-93c9-210a11d9a5c2}"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5</Pages>
  <Words>3248</Words>
  <Characters>18516</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hra Ahmed</dc:creator>
  <cp:keywords/>
  <dc:description/>
  <cp:lastModifiedBy>Ahmed, Zahra</cp:lastModifiedBy>
  <cp:revision>2</cp:revision>
  <dcterms:created xsi:type="dcterms:W3CDTF">2025-04-01T14:41:00Z</dcterms:created>
  <dcterms:modified xsi:type="dcterms:W3CDTF">2025-04-01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B7024E22B3FD34AB1D2D01292179E77</vt:lpwstr>
  </property>
  <property fmtid="{D5CDD505-2E9C-101B-9397-08002B2CF9AE}" pid="3" name="MediaServiceImageTags">
    <vt:lpwstr/>
  </property>
</Properties>
</file>